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DD88606" w14:textId="77777777" w:rsidR="00FC026C" w:rsidRPr="00271322" w:rsidRDefault="00FC026C" w:rsidP="00271322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color w:val="auto"/>
          <w:sz w:val="28"/>
          <w:lang w:val="en-US"/>
        </w:rPr>
      </w:pPr>
      <w:bookmarkStart w:id="0" w:name="_Toc536696774"/>
      <w:bookmarkStart w:id="1" w:name="_GoBack"/>
      <w:bookmarkEnd w:id="1"/>
      <w:r w:rsidRPr="00271322">
        <w:rPr>
          <w:rFonts w:ascii="Times New Roman" w:hAnsi="Times New Roman" w:cs="Times New Roman"/>
          <w:b/>
          <w:color w:val="auto"/>
          <w:sz w:val="28"/>
          <w:lang w:val="en-US"/>
        </w:rPr>
        <w:t>DAFTAR PUSTAKA</w:t>
      </w:r>
      <w:bookmarkEnd w:id="0"/>
    </w:p>
    <w:p w14:paraId="4BA7354C" w14:textId="77777777" w:rsidR="00EF55D5" w:rsidRDefault="00EF55D5" w:rsidP="00EF55D5">
      <w:pPr>
        <w:widowControl w:val="0"/>
        <w:autoSpaceDE w:val="0"/>
        <w:autoSpaceDN w:val="0"/>
        <w:adjustRightInd w:val="0"/>
        <w:spacing w:line="240" w:lineRule="auto"/>
        <w:ind w:left="480" w:hanging="480"/>
      </w:pPr>
    </w:p>
    <w:p w14:paraId="53B32986" w14:textId="5083A3C8" w:rsidR="000A5B6C" w:rsidRPr="000A5B6C" w:rsidRDefault="00EF55D5" w:rsidP="000A5B6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6138E5">
        <w:rPr>
          <w:rFonts w:ascii="Times New Roman" w:hAnsi="Times New Roman" w:cs="Times New Roman"/>
          <w:noProof/>
          <w:sz w:val="24"/>
          <w:szCs w:val="24"/>
        </w:rPr>
        <w:t>Agoes, Soekrisno (2004a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uditing (Pemeriksaan Akuntan) oleh Kantor Akuntan Publik, </w:t>
      </w:r>
      <w:r w:rsidR="000A5B6C" w:rsidRPr="006138E5">
        <w:rPr>
          <w:rFonts w:ascii="Times New Roman" w:hAnsi="Times New Roman" w:cs="Times New Roman"/>
          <w:iCs/>
          <w:noProof/>
          <w:sz w:val="24"/>
          <w:szCs w:val="24"/>
        </w:rPr>
        <w:t>Edisi 3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="000A5B6C" w:rsidRPr="006138E5">
        <w:rPr>
          <w:rFonts w:ascii="Times New Roman" w:hAnsi="Times New Roman" w:cs="Times New Roman"/>
          <w:iCs/>
          <w:noProof/>
          <w:sz w:val="24"/>
          <w:szCs w:val="24"/>
        </w:rPr>
        <w:t>Jilid I</w:t>
      </w:r>
      <w:r w:rsidR="006138E5">
        <w:rPr>
          <w:rFonts w:ascii="Times New Roman" w:hAnsi="Times New Roman" w:cs="Times New Roman"/>
          <w:noProof/>
          <w:sz w:val="24"/>
          <w:szCs w:val="24"/>
        </w:rPr>
        <w:t>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Jakarta: Lembaga Penerbit Fakultas Ekonomi Universitas Indonesia.</w:t>
      </w:r>
    </w:p>
    <w:p w14:paraId="1B4CCF2D" w14:textId="2EFFB94A" w:rsidR="000A5B6C" w:rsidRPr="000A5B6C" w:rsidRDefault="00BA00E9" w:rsidP="000A5B6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goes, Soekrisno (2004b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uditing (Pemeriksaan Akuntan) oleh Kantor Akuntan Publik, </w:t>
      </w:r>
      <w:r w:rsidR="000A5B6C" w:rsidRPr="00BA00E9">
        <w:rPr>
          <w:rFonts w:ascii="Times New Roman" w:hAnsi="Times New Roman" w:cs="Times New Roman"/>
          <w:iCs/>
          <w:noProof/>
          <w:sz w:val="24"/>
          <w:szCs w:val="24"/>
        </w:rPr>
        <w:t>Edisi 3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="000A5B6C" w:rsidRPr="00BA00E9">
        <w:rPr>
          <w:rFonts w:ascii="Times New Roman" w:hAnsi="Times New Roman" w:cs="Times New Roman"/>
          <w:iCs/>
          <w:noProof/>
          <w:sz w:val="24"/>
          <w:szCs w:val="24"/>
        </w:rPr>
        <w:t>Jilid II</w:t>
      </w:r>
      <w:r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Jakarta: Lembaga Penerbit Fakultas Ekonomi Universitas Indonesia.</w:t>
      </w:r>
    </w:p>
    <w:p w14:paraId="6CB4AE7D" w14:textId="6D25D55A" w:rsidR="000A5B6C" w:rsidRPr="000A5B6C" w:rsidRDefault="00BA00E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rens, Alvin A., Randal J. Elder, dan Mark S. B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easley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(2015).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uditing dan Jasa Assurance: Pendekatan Terintegrasi, </w:t>
      </w:r>
      <w:r w:rsidR="000A5B6C" w:rsidRPr="00BA00E9">
        <w:rPr>
          <w:rFonts w:ascii="Times New Roman" w:hAnsi="Times New Roman" w:cs="Times New Roman"/>
          <w:iCs/>
          <w:noProof/>
          <w:sz w:val="24"/>
          <w:szCs w:val="24"/>
        </w:rPr>
        <w:t>Edisi ke-15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="000A5B6C" w:rsidRPr="00BA00E9">
        <w:rPr>
          <w:rFonts w:ascii="Times New Roman" w:hAnsi="Times New Roman" w:cs="Times New Roman"/>
          <w:iCs/>
          <w:noProof/>
          <w:sz w:val="24"/>
          <w:szCs w:val="24"/>
        </w:rPr>
        <w:t>Jilid 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Terjemahan oleh Herman Wibowo, 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Jakarta: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enerbit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Erlangga.</w:t>
      </w:r>
    </w:p>
    <w:p w14:paraId="6A96D3A4" w14:textId="160D3C85" w:rsidR="000A5B6C" w:rsidRPr="000A5B6C" w:rsidRDefault="00BA00E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hristian, Lianawati </w:t>
      </w:r>
      <w:r w:rsidRPr="00BA00E9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3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947BD">
        <w:rPr>
          <w:rFonts w:ascii="Times New Roman" w:hAnsi="Times New Roman" w:cs="Times New Roman"/>
          <w:noProof/>
          <w:sz w:val="24"/>
          <w:szCs w:val="24"/>
        </w:rPr>
        <w:t>“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>Evaluasi Efektivitas dan Efisiensi Sistem Informasi Operasional Menggunakan Metode Cost Benefit Analysis : Studi Kasus pad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Restaurant Sea Food di Jakarta</w:t>
      </w:r>
      <w:r w:rsidR="006947BD">
        <w:rPr>
          <w:rFonts w:ascii="Times New Roman" w:hAnsi="Times New Roman" w:cs="Times New Roman"/>
          <w:noProof/>
          <w:sz w:val="24"/>
          <w:szCs w:val="24"/>
        </w:rPr>
        <w:t>”</w:t>
      </w:r>
      <w:r w:rsidR="006947BD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Comtech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>(2), 1340–1351.</w:t>
      </w:r>
    </w:p>
    <w:p w14:paraId="37421983" w14:textId="369CFB15" w:rsidR="000A5B6C" w:rsidRPr="000A5B6C" w:rsidRDefault="00BA00E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ooper, D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onald </w:t>
      </w:r>
      <w:r>
        <w:rPr>
          <w:rFonts w:ascii="Times New Roman" w:hAnsi="Times New Roman" w:cs="Times New Roman"/>
          <w:noProof/>
          <w:sz w:val="24"/>
          <w:szCs w:val="24"/>
        </w:rPr>
        <w:t>R. dan Schindler, Pamela S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="006947BD">
        <w:rPr>
          <w:rFonts w:ascii="Times New Roman" w:hAnsi="Times New Roman" w:cs="Times New Roman"/>
          <w:noProof/>
          <w:sz w:val="24"/>
          <w:szCs w:val="24"/>
        </w:rPr>
        <w:t xml:space="preserve"> (2017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="006947B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,</w:t>
      </w:r>
      <w:r w:rsidR="006947BD">
        <w:rPr>
          <w:rFonts w:ascii="Times New Roman" w:hAnsi="Times New Roman" w:cs="Times New Roman"/>
          <w:noProof/>
          <w:sz w:val="24"/>
          <w:szCs w:val="24"/>
        </w:rPr>
        <w:t xml:space="preserve"> Edisi 12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14:paraId="7DD995BF" w14:textId="26E92EE9" w:rsidR="000A5B6C" w:rsidRPr="000A5B6C" w:rsidRDefault="006947BD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Evi, Indriyani dan Humdiana (2008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Sistem Informasi Manajeme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Jakarta: Mitra Wacana.</w:t>
      </w:r>
    </w:p>
    <w:p w14:paraId="1F52B474" w14:textId="5F822527" w:rsidR="000A5B6C" w:rsidRPr="000A5B6C" w:rsidRDefault="006947BD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itrianah, D. dan Sucahyo, Yudho G. (2012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“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>Audit Sistem Informasi/Teknologi Informasi Dengan Kerangka Kerja Cobit Untuk Evaluasi Manajemen Te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ologi Informasi Di Universitas 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>X</w:t>
      </w:r>
      <w:r>
        <w:rPr>
          <w:rFonts w:ascii="Times New Roman" w:hAnsi="Times New Roman" w:cs="Times New Roman"/>
          <w:noProof/>
          <w:sz w:val="24"/>
          <w:szCs w:val="24"/>
        </w:rPr>
        <w:t xml:space="preserve">YZ”,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Jurnal Sistem Informasi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>
        <w:rPr>
          <w:rFonts w:ascii="Times New Roman" w:hAnsi="Times New Roman" w:cs="Times New Roman"/>
          <w:noProof/>
          <w:sz w:val="24"/>
          <w:szCs w:val="24"/>
        </w:rPr>
        <w:t>(1), 37.</w:t>
      </w:r>
    </w:p>
    <w:p w14:paraId="42E1878E" w14:textId="5C14B61E" w:rsidR="000A5B6C" w:rsidRPr="000A5B6C" w:rsidRDefault="00520EDC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ondodiyoto, Sanyoto (2007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Audit Sistem Informa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Revisi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Jakarta: Mitra Wacana Media.</w:t>
      </w:r>
    </w:p>
    <w:p w14:paraId="611A1C04" w14:textId="7C85D2ED" w:rsidR="000A5B6C" w:rsidRPr="000A5B6C" w:rsidRDefault="00520EDC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ll, James A. dan T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ommi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ingleton (2009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Audit dan Assurance Teknologi Informasi</w:t>
      </w:r>
      <w:r>
        <w:rPr>
          <w:rFonts w:ascii="Times New Roman" w:hAnsi="Times New Roman" w:cs="Times New Roman"/>
          <w:noProof/>
          <w:sz w:val="24"/>
          <w:szCs w:val="24"/>
        </w:rPr>
        <w:t>, Edisi Ke-1, Buku I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Jakarta: Penerbit Salemba Empat.</w:t>
      </w:r>
    </w:p>
    <w:p w14:paraId="41B19F98" w14:textId="69553246" w:rsidR="000A5B6C" w:rsidRPr="000A5B6C" w:rsidRDefault="000A5B6C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5B6C">
        <w:rPr>
          <w:rFonts w:ascii="Times New Roman" w:hAnsi="Times New Roman" w:cs="Times New Roman"/>
          <w:noProof/>
          <w:sz w:val="24"/>
          <w:szCs w:val="24"/>
        </w:rPr>
        <w:t xml:space="preserve">Hunton, </w:t>
      </w:r>
      <w:r w:rsidR="00520EDC">
        <w:rPr>
          <w:rFonts w:ascii="Times New Roman" w:hAnsi="Times New Roman" w:cs="Times New Roman"/>
          <w:noProof/>
          <w:sz w:val="24"/>
          <w:szCs w:val="24"/>
        </w:rPr>
        <w:t>James E., Stephanie M. Bryant dan Nancy A. Bagranoff (2004),</w:t>
      </w:r>
      <w:r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Core Concepts of Information Technology Auditing</w:t>
      </w:r>
      <w:r w:rsidR="00520EDC">
        <w:rPr>
          <w:rFonts w:ascii="Times New Roman" w:hAnsi="Times New Roman" w:cs="Times New Roman"/>
          <w:noProof/>
          <w:sz w:val="24"/>
          <w:szCs w:val="24"/>
        </w:rPr>
        <w:t>,</w:t>
      </w:r>
      <w:r w:rsidRPr="000A5B6C">
        <w:rPr>
          <w:rFonts w:ascii="Times New Roman" w:hAnsi="Times New Roman" w:cs="Times New Roman"/>
          <w:noProof/>
          <w:sz w:val="24"/>
          <w:szCs w:val="24"/>
        </w:rPr>
        <w:t xml:space="preserve"> New Jersey: John Wiley and Sons, Inc.</w:t>
      </w:r>
    </w:p>
    <w:p w14:paraId="56445166" w14:textId="1EE8498E" w:rsidR="000A5B6C" w:rsidRPr="000A5B6C" w:rsidRDefault="000A5B6C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5B6C">
        <w:rPr>
          <w:rFonts w:ascii="Times New Roman" w:hAnsi="Times New Roman" w:cs="Times New Roman"/>
          <w:noProof/>
          <w:sz w:val="24"/>
          <w:szCs w:val="24"/>
        </w:rPr>
        <w:t xml:space="preserve">Kotler, </w:t>
      </w:r>
      <w:r w:rsidR="00520EDC">
        <w:rPr>
          <w:rFonts w:ascii="Times New Roman" w:hAnsi="Times New Roman" w:cs="Times New Roman"/>
          <w:noProof/>
          <w:sz w:val="24"/>
          <w:szCs w:val="24"/>
        </w:rPr>
        <w:t>Philip dan Keller, Kevin L. (2016),</w:t>
      </w:r>
      <w:r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</w:t>
      </w:r>
      <w:r w:rsidR="00520ED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,</w:t>
      </w:r>
      <w:r w:rsidR="00520EDC">
        <w:rPr>
          <w:rFonts w:ascii="Times New Roman" w:hAnsi="Times New Roman" w:cs="Times New Roman"/>
          <w:noProof/>
          <w:sz w:val="24"/>
          <w:szCs w:val="24"/>
        </w:rPr>
        <w:t xml:space="preserve"> Edisi</w:t>
      </w:r>
      <w:r w:rsidR="00520ED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520EDC">
        <w:rPr>
          <w:rFonts w:ascii="Times New Roman" w:hAnsi="Times New Roman" w:cs="Times New Roman"/>
          <w:noProof/>
          <w:sz w:val="24"/>
          <w:szCs w:val="24"/>
        </w:rPr>
        <w:t>15e,</w:t>
      </w:r>
      <w:r w:rsidRPr="000A5B6C">
        <w:rPr>
          <w:rFonts w:ascii="Times New Roman" w:hAnsi="Times New Roman" w:cs="Times New Roman"/>
          <w:noProof/>
          <w:sz w:val="24"/>
          <w:szCs w:val="24"/>
        </w:rPr>
        <w:t xml:space="preserve"> Pearson Education Limited.</w:t>
      </w:r>
    </w:p>
    <w:p w14:paraId="15F3A553" w14:textId="24B2AA6C" w:rsidR="000A5B6C" w:rsidRPr="000A5B6C" w:rsidRDefault="00520EDC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rismiaji (2015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Sistem Informasi Akuntans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Yogyakarta.</w:t>
      </w:r>
    </w:p>
    <w:p w14:paraId="3F1A30E0" w14:textId="7B5FBB3A" w:rsidR="000A5B6C" w:rsidRPr="000A5B6C" w:rsidRDefault="000A5B6C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5B6C">
        <w:rPr>
          <w:rFonts w:ascii="Times New Roman" w:hAnsi="Times New Roman" w:cs="Times New Roman"/>
          <w:noProof/>
          <w:sz w:val="24"/>
          <w:szCs w:val="24"/>
        </w:rPr>
        <w:t>Messie</w:t>
      </w:r>
      <w:r w:rsidR="00520EDC">
        <w:rPr>
          <w:rFonts w:ascii="Times New Roman" w:hAnsi="Times New Roman" w:cs="Times New Roman"/>
          <w:noProof/>
          <w:sz w:val="24"/>
          <w:szCs w:val="24"/>
        </w:rPr>
        <w:t>r, William F., Steven M. Glover dan Douglas F. Prawitt (2014),</w:t>
      </w:r>
      <w:r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, A Systematic Approach</w:t>
      </w:r>
      <w:r w:rsidR="00520EDC">
        <w:rPr>
          <w:rFonts w:ascii="Times New Roman" w:hAnsi="Times New Roman" w:cs="Times New Roman"/>
          <w:noProof/>
          <w:sz w:val="24"/>
          <w:szCs w:val="24"/>
        </w:rPr>
        <w:t>,</w:t>
      </w:r>
      <w:r w:rsidR="00520ED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disi ke 8,</w:t>
      </w:r>
      <w:r w:rsidR="00520EDC">
        <w:rPr>
          <w:rFonts w:ascii="Times New Roman" w:hAnsi="Times New Roman" w:cs="Times New Roman"/>
          <w:noProof/>
          <w:sz w:val="24"/>
          <w:szCs w:val="24"/>
        </w:rPr>
        <w:t xml:space="preserve"> Terjemahan oleh Dewi Fitriasari dan Nuri Hinduan, </w:t>
      </w:r>
      <w:r w:rsidRPr="000A5B6C">
        <w:rPr>
          <w:rFonts w:ascii="Times New Roman" w:hAnsi="Times New Roman" w:cs="Times New Roman"/>
          <w:noProof/>
          <w:sz w:val="24"/>
          <w:szCs w:val="24"/>
        </w:rPr>
        <w:t>Jakarta: Salemba Empat.</w:t>
      </w:r>
    </w:p>
    <w:p w14:paraId="6AD1E567" w14:textId="50B88F20" w:rsidR="000A5B6C" w:rsidRPr="000A5B6C" w:rsidRDefault="0048784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lyadi (2002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Auditing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disi ke 6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14:paraId="115A8D11" w14:textId="03AB63CF" w:rsidR="000A5B6C" w:rsidRPr="000A5B6C" w:rsidRDefault="0048784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O’brien, James A. (2005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Pengantar Sistem Informasi Perspektif Bisnis dan Manajeri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Edisi 12, Terjemahan oleh Dewi Fitriasari dan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Deny Arnos </w:t>
      </w:r>
      <w:r>
        <w:rPr>
          <w:rFonts w:ascii="Times New Roman" w:hAnsi="Times New Roman" w:cs="Times New Roman"/>
          <w:noProof/>
          <w:sz w:val="24"/>
          <w:szCs w:val="24"/>
        </w:rPr>
        <w:t>Kwary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>Jakarta: Salemba Empat.</w:t>
      </w:r>
    </w:p>
    <w:p w14:paraId="59E28756" w14:textId="13136A46" w:rsidR="000A5B6C" w:rsidRPr="000A5B6C" w:rsidRDefault="0048784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urwono, Edi (2004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Aspek-aspek EDP Audit: Pengendalian Internal Pada Komputerisas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Yogyakarta: Andi.</w:t>
      </w:r>
    </w:p>
    <w:p w14:paraId="626ED6FD" w14:textId="7108CEB5" w:rsidR="000A5B6C" w:rsidRPr="000A5B6C" w:rsidRDefault="000A5B6C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5B6C">
        <w:rPr>
          <w:rFonts w:ascii="Times New Roman" w:hAnsi="Times New Roman" w:cs="Times New Roman"/>
          <w:noProof/>
          <w:sz w:val="24"/>
          <w:szCs w:val="24"/>
        </w:rPr>
        <w:t xml:space="preserve">Putu, L., Indah, </w:t>
      </w:r>
      <w:r w:rsidR="00487849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t al</w:t>
      </w:r>
      <w:r w:rsidR="00487849">
        <w:rPr>
          <w:rFonts w:ascii="Times New Roman" w:hAnsi="Times New Roman" w:cs="Times New Roman"/>
          <w:noProof/>
          <w:sz w:val="24"/>
          <w:szCs w:val="24"/>
        </w:rPr>
        <w:t xml:space="preserve"> (2014),</w:t>
      </w:r>
      <w:r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87849">
        <w:rPr>
          <w:rFonts w:ascii="Times New Roman" w:hAnsi="Times New Roman" w:cs="Times New Roman"/>
          <w:noProof/>
          <w:sz w:val="24"/>
          <w:szCs w:val="24"/>
        </w:rPr>
        <w:t>“Efisiensi d</w:t>
      </w:r>
      <w:r w:rsidR="00487849" w:rsidRPr="000A5B6C">
        <w:rPr>
          <w:rFonts w:ascii="Times New Roman" w:hAnsi="Times New Roman" w:cs="Times New Roman"/>
          <w:noProof/>
          <w:sz w:val="24"/>
          <w:szCs w:val="24"/>
        </w:rPr>
        <w:t>an Efektivitas Kerja Pengguna Apli</w:t>
      </w:r>
      <w:r w:rsidR="00487849">
        <w:rPr>
          <w:rFonts w:ascii="Times New Roman" w:hAnsi="Times New Roman" w:cs="Times New Roman"/>
          <w:noProof/>
          <w:sz w:val="24"/>
          <w:szCs w:val="24"/>
        </w:rPr>
        <w:t xml:space="preserve">kasi Sistem </w:t>
      </w:r>
      <w:r w:rsidR="00487849">
        <w:rPr>
          <w:rFonts w:ascii="Times New Roman" w:hAnsi="Times New Roman" w:cs="Times New Roman"/>
          <w:noProof/>
          <w:sz w:val="24"/>
          <w:szCs w:val="24"/>
        </w:rPr>
        <w:lastRenderedPageBreak/>
        <w:t>Akuntansi Instansi d</w:t>
      </w:r>
      <w:r w:rsidR="00487849" w:rsidRPr="000A5B6C">
        <w:rPr>
          <w:rFonts w:ascii="Times New Roman" w:hAnsi="Times New Roman" w:cs="Times New Roman"/>
          <w:noProof/>
          <w:sz w:val="24"/>
          <w:szCs w:val="24"/>
        </w:rPr>
        <w:t>i Satuan Kerja</w:t>
      </w:r>
      <w:r w:rsidR="00487849">
        <w:rPr>
          <w:rFonts w:ascii="Times New Roman" w:hAnsi="Times New Roman" w:cs="Times New Roman"/>
          <w:noProof/>
          <w:sz w:val="24"/>
          <w:szCs w:val="24"/>
        </w:rPr>
        <w:t>”</w:t>
      </w:r>
      <w:r w:rsidRPr="000A5B6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A5B6C">
        <w:rPr>
          <w:rFonts w:ascii="Times New Roman" w:hAnsi="Times New Roman" w:cs="Times New Roman"/>
          <w:noProof/>
          <w:sz w:val="24"/>
          <w:szCs w:val="24"/>
        </w:rPr>
        <w:t>, 478–493.</w:t>
      </w:r>
    </w:p>
    <w:p w14:paraId="513AA590" w14:textId="077C5C7C" w:rsidR="000A5B6C" w:rsidRPr="000A5B6C" w:rsidRDefault="0048784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ivai, Ahmad (2012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“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>Analisis Dan Evaluasi Pengendalian Intern Dalam Sistem Informasi Akuntansi Terkomputerisasi Pada PT Transavia Otomasi Pratama</w:t>
      </w:r>
      <w:r>
        <w:rPr>
          <w:rFonts w:ascii="Times New Roman" w:hAnsi="Times New Roman" w:cs="Times New Roman"/>
          <w:noProof/>
          <w:sz w:val="24"/>
          <w:szCs w:val="24"/>
        </w:rPr>
        <w:t>”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>, (25).</w:t>
      </w:r>
    </w:p>
    <w:p w14:paraId="51EE769A" w14:textId="7C8E4493" w:rsidR="000A5B6C" w:rsidRPr="000A5B6C" w:rsidRDefault="0048784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omney, Marshall B. dan Paul John Steinbart (2015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Accounting Information Systems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, 13</w:t>
      </w:r>
      <w:r w:rsidRPr="00487849">
        <w:rPr>
          <w:rFonts w:ascii="Times New Roman" w:hAnsi="Times New Roman" w:cs="Times New Roman"/>
          <w:i/>
          <w:iCs/>
          <w:noProof/>
          <w:sz w:val="24"/>
          <w:szCs w:val="24"/>
          <w:vertAlign w:val="superscript"/>
          <w:lang w:val="en-US"/>
        </w:rPr>
        <w:t>th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Editio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England: Pearson Education Limited.</w:t>
      </w:r>
    </w:p>
    <w:p w14:paraId="4448E45C" w14:textId="7AAEEBE0" w:rsidR="000A5B6C" w:rsidRPr="000A5B6C" w:rsidRDefault="0048784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ondonuwu, Ritno H.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5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“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>Analisis efisiensi dan efektivitas pengelolaan keuangan daerah pada dinas pendapatan daerah kabupaten minahasa</w:t>
      </w:r>
      <w:r>
        <w:rPr>
          <w:rFonts w:ascii="Times New Roman" w:hAnsi="Times New Roman" w:cs="Times New Roman"/>
          <w:noProof/>
          <w:sz w:val="24"/>
          <w:szCs w:val="24"/>
        </w:rPr>
        <w:t>”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>(4), 23–32.</w:t>
      </w:r>
    </w:p>
    <w:p w14:paraId="3B6D8546" w14:textId="26C926A0" w:rsidR="000A5B6C" w:rsidRPr="000A5B6C" w:rsidRDefault="0048784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artana, I. Wayan (2013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“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>Analisis efisiensi dan efektivitas penerimaan pendapatan asli daerah kabupaten klungkung</w:t>
      </w:r>
      <w:r>
        <w:rPr>
          <w:rFonts w:ascii="Times New Roman" w:hAnsi="Times New Roman" w:cs="Times New Roman"/>
          <w:noProof/>
          <w:sz w:val="24"/>
          <w:szCs w:val="24"/>
        </w:rPr>
        <w:t>”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>, 1–17.</w:t>
      </w:r>
    </w:p>
    <w:p w14:paraId="739E9ED3" w14:textId="31239382" w:rsidR="000A5B6C" w:rsidRPr="000A5B6C" w:rsidRDefault="0048784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tabri, Tata (2012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Konsep Sistem Informas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Yogyakarta: Andi.</w:t>
      </w:r>
    </w:p>
    <w:p w14:paraId="27400109" w14:textId="5DBC4834" w:rsidR="000A5B6C" w:rsidRPr="000A5B6C" w:rsidRDefault="00BA00E9" w:rsidP="00BA00E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eber, Ron</w:t>
      </w:r>
      <w:r w:rsidR="00487849">
        <w:rPr>
          <w:rFonts w:ascii="Times New Roman" w:hAnsi="Times New Roman" w:cs="Times New Roman"/>
          <w:noProof/>
          <w:sz w:val="24"/>
          <w:szCs w:val="24"/>
        </w:rPr>
        <w:t xml:space="preserve"> (1999)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5B6C" w:rsidRPr="000A5B6C">
        <w:rPr>
          <w:rFonts w:ascii="Times New Roman" w:hAnsi="Times New Roman" w:cs="Times New Roman"/>
          <w:i/>
          <w:iCs/>
          <w:noProof/>
          <w:sz w:val="24"/>
          <w:szCs w:val="24"/>
        </w:rPr>
        <w:t>Information Systems Control and Audit</w:t>
      </w:r>
      <w:r w:rsidR="00487849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,</w:t>
      </w:r>
      <w:r w:rsidR="00487849">
        <w:rPr>
          <w:rFonts w:ascii="Times New Roman" w:hAnsi="Times New Roman" w:cs="Times New Roman"/>
          <w:noProof/>
          <w:sz w:val="24"/>
          <w:szCs w:val="24"/>
        </w:rPr>
        <w:t xml:space="preserve"> 2nd Edition,</w:t>
      </w:r>
      <w:r w:rsidR="000A5B6C" w:rsidRPr="000A5B6C">
        <w:rPr>
          <w:rFonts w:ascii="Times New Roman" w:hAnsi="Times New Roman" w:cs="Times New Roman"/>
          <w:noProof/>
          <w:sz w:val="24"/>
          <w:szCs w:val="24"/>
        </w:rPr>
        <w:t xml:space="preserve"> New Jersey: Prentice Hall.</w:t>
      </w:r>
    </w:p>
    <w:p w14:paraId="5F55EFBE" w14:textId="583E2CFE" w:rsidR="00907396" w:rsidRDefault="00EF55D5" w:rsidP="00574D7F">
      <w:pPr>
        <w:tabs>
          <w:tab w:val="left" w:pos="3420"/>
        </w:tabs>
        <w:jc w:val="both"/>
      </w:pPr>
      <w:r>
        <w:fldChar w:fldCharType="end"/>
      </w:r>
    </w:p>
    <w:p w14:paraId="379B4073" w14:textId="77777777" w:rsidR="00E61892" w:rsidRDefault="00E61892" w:rsidP="00574D7F">
      <w:pPr>
        <w:tabs>
          <w:tab w:val="left" w:pos="3420"/>
        </w:tabs>
        <w:jc w:val="both"/>
      </w:pPr>
    </w:p>
    <w:p w14:paraId="5A044A00" w14:textId="77777777" w:rsidR="00E61892" w:rsidRDefault="00E61892" w:rsidP="00574D7F">
      <w:pPr>
        <w:tabs>
          <w:tab w:val="left" w:pos="3420"/>
        </w:tabs>
        <w:jc w:val="both"/>
      </w:pPr>
    </w:p>
    <w:p w14:paraId="7197D41D" w14:textId="77777777" w:rsidR="00E61892" w:rsidRDefault="00E61892" w:rsidP="00574D7F">
      <w:pPr>
        <w:tabs>
          <w:tab w:val="left" w:pos="3420"/>
        </w:tabs>
        <w:jc w:val="both"/>
      </w:pPr>
    </w:p>
    <w:p w14:paraId="68B14EE0" w14:textId="77777777" w:rsidR="00E61892" w:rsidRPr="00616D82" w:rsidRDefault="00E61892" w:rsidP="00574D7F">
      <w:pPr>
        <w:tabs>
          <w:tab w:val="left" w:pos="3420"/>
        </w:tabs>
        <w:jc w:val="both"/>
        <w:rPr>
          <w:lang w:val="en-US"/>
        </w:rPr>
      </w:pPr>
    </w:p>
    <w:p w14:paraId="4FA56D58" w14:textId="77777777" w:rsidR="00574D7F" w:rsidRDefault="00574D7F" w:rsidP="00907396">
      <w:pPr>
        <w:tabs>
          <w:tab w:val="left" w:pos="2865"/>
        </w:tabs>
      </w:pPr>
    </w:p>
    <w:p w14:paraId="752BC867" w14:textId="77777777" w:rsidR="00E61892" w:rsidRDefault="00E61892" w:rsidP="00907396">
      <w:pPr>
        <w:tabs>
          <w:tab w:val="left" w:pos="2865"/>
        </w:tabs>
      </w:pPr>
    </w:p>
    <w:p w14:paraId="2BB4203D" w14:textId="77777777" w:rsidR="00E61892" w:rsidRDefault="00E61892" w:rsidP="00907396">
      <w:pPr>
        <w:tabs>
          <w:tab w:val="left" w:pos="2865"/>
        </w:tabs>
      </w:pPr>
    </w:p>
    <w:p w14:paraId="384591B6" w14:textId="77777777" w:rsidR="00E61892" w:rsidRDefault="00E61892" w:rsidP="00907396">
      <w:pPr>
        <w:tabs>
          <w:tab w:val="left" w:pos="2865"/>
        </w:tabs>
      </w:pPr>
    </w:p>
    <w:p w14:paraId="5138B3DB" w14:textId="77777777" w:rsidR="00E61892" w:rsidRDefault="00E61892" w:rsidP="00907396">
      <w:pPr>
        <w:tabs>
          <w:tab w:val="left" w:pos="2865"/>
        </w:tabs>
      </w:pPr>
    </w:p>
    <w:p w14:paraId="1A4A1B78" w14:textId="77777777" w:rsidR="00E61892" w:rsidRDefault="00E61892" w:rsidP="00907396">
      <w:pPr>
        <w:tabs>
          <w:tab w:val="left" w:pos="2865"/>
        </w:tabs>
      </w:pPr>
    </w:p>
    <w:p w14:paraId="280C881D" w14:textId="77777777" w:rsidR="00E61892" w:rsidRDefault="00E61892" w:rsidP="00907396">
      <w:pPr>
        <w:tabs>
          <w:tab w:val="left" w:pos="2865"/>
        </w:tabs>
      </w:pPr>
    </w:p>
    <w:p w14:paraId="03CE78E3" w14:textId="77777777" w:rsidR="00E61892" w:rsidRDefault="00E61892" w:rsidP="00907396">
      <w:pPr>
        <w:tabs>
          <w:tab w:val="left" w:pos="2865"/>
        </w:tabs>
      </w:pPr>
    </w:p>
    <w:p w14:paraId="2300405C" w14:textId="77777777" w:rsidR="00E61892" w:rsidRDefault="00E61892" w:rsidP="00907396">
      <w:pPr>
        <w:tabs>
          <w:tab w:val="left" w:pos="2865"/>
        </w:tabs>
      </w:pPr>
    </w:p>
    <w:p w14:paraId="5BB1BD1F" w14:textId="77777777" w:rsidR="00E61892" w:rsidRDefault="00E61892" w:rsidP="00907396">
      <w:pPr>
        <w:tabs>
          <w:tab w:val="left" w:pos="2865"/>
        </w:tabs>
      </w:pPr>
    </w:p>
    <w:p w14:paraId="4CB134D7" w14:textId="77777777" w:rsidR="00E61892" w:rsidRDefault="00E61892" w:rsidP="00907396">
      <w:pPr>
        <w:tabs>
          <w:tab w:val="left" w:pos="2865"/>
        </w:tabs>
      </w:pPr>
    </w:p>
    <w:p w14:paraId="5FF3CCE1" w14:textId="77777777" w:rsidR="00E61892" w:rsidRDefault="00E61892" w:rsidP="00907396">
      <w:pPr>
        <w:tabs>
          <w:tab w:val="left" w:pos="2865"/>
        </w:tabs>
      </w:pPr>
    </w:p>
    <w:p w14:paraId="6B2786CD" w14:textId="77777777" w:rsidR="00E61892" w:rsidRDefault="00E61892" w:rsidP="00907396">
      <w:pPr>
        <w:tabs>
          <w:tab w:val="left" w:pos="2865"/>
        </w:tabs>
      </w:pPr>
    </w:p>
    <w:sectPr w:rsidR="00E61892" w:rsidSect="004806EF">
      <w:footerReference w:type="default" r:id="rId8"/>
      <w:pgSz w:w="11906" w:h="16838" w:code="9"/>
      <w:pgMar w:top="1418" w:right="1418" w:bottom="1418" w:left="1701" w:header="706" w:footer="706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DBA694D" w14:textId="77777777" w:rsidR="007B7655" w:rsidRDefault="007B7655" w:rsidP="00DB7C51">
      <w:pPr>
        <w:spacing w:after="0" w:line="240" w:lineRule="auto"/>
      </w:pPr>
      <w:r>
        <w:separator/>
      </w:r>
    </w:p>
  </w:endnote>
  <w:endnote w:type="continuationSeparator" w:id="0">
    <w:p w14:paraId="32D46045" w14:textId="77777777" w:rsidR="007B7655" w:rsidRDefault="007B7655" w:rsidP="00DB7C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1444302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C4FA53" w14:textId="030D6770" w:rsidR="007F548F" w:rsidRDefault="007F548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E1B8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FB3B2D4" w14:textId="77777777" w:rsidR="007F548F" w:rsidRDefault="007F548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288EF63" w14:textId="77777777" w:rsidR="007B7655" w:rsidRDefault="007B7655" w:rsidP="00DB7C51">
      <w:pPr>
        <w:spacing w:after="0" w:line="240" w:lineRule="auto"/>
      </w:pPr>
      <w:r>
        <w:separator/>
      </w:r>
    </w:p>
  </w:footnote>
  <w:footnote w:type="continuationSeparator" w:id="0">
    <w:p w14:paraId="6CCDE9A9" w14:textId="77777777" w:rsidR="007B7655" w:rsidRDefault="007B7655" w:rsidP="00DB7C5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345D3F"/>
    <w:multiLevelType w:val="hybridMultilevel"/>
    <w:tmpl w:val="867EEF02"/>
    <w:lvl w:ilvl="0" w:tplc="E76CD474">
      <w:start w:val="1"/>
      <w:numFmt w:val="lowerLetter"/>
      <w:lvlText w:val="%1."/>
      <w:lvlJc w:val="left"/>
      <w:pPr>
        <w:ind w:left="216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01BA58B1"/>
    <w:multiLevelType w:val="hybridMultilevel"/>
    <w:tmpl w:val="F9DC22D4"/>
    <w:lvl w:ilvl="0" w:tplc="624C830E">
      <w:start w:val="1"/>
      <w:numFmt w:val="lowerLetter"/>
      <w:lvlText w:val="%1."/>
      <w:lvlJc w:val="left"/>
      <w:pPr>
        <w:ind w:left="2160" w:hanging="360"/>
      </w:pPr>
      <w:rPr>
        <w:rFonts w:ascii="Times New Roman" w:hAnsi="Times New Roman" w:cs="Times New Roman"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>
    <w:nsid w:val="026D33ED"/>
    <w:multiLevelType w:val="hybridMultilevel"/>
    <w:tmpl w:val="84A04F7C"/>
    <w:lvl w:ilvl="0" w:tplc="CCB01056">
      <w:start w:val="1"/>
      <w:numFmt w:val="decimal"/>
      <w:lvlText w:val="%1."/>
      <w:lvlJc w:val="left"/>
      <w:pPr>
        <w:ind w:left="288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">
    <w:nsid w:val="04A6149D"/>
    <w:multiLevelType w:val="hybridMultilevel"/>
    <w:tmpl w:val="1A5A5968"/>
    <w:lvl w:ilvl="0" w:tplc="0409000F">
      <w:start w:val="1"/>
      <w:numFmt w:val="decimal"/>
      <w:lvlText w:val="%1."/>
      <w:lvlJc w:val="left"/>
      <w:pPr>
        <w:ind w:left="2070" w:hanging="360"/>
      </w:pPr>
    </w:lvl>
    <w:lvl w:ilvl="1" w:tplc="04090019" w:tentative="1">
      <w:start w:val="1"/>
      <w:numFmt w:val="lowerLetter"/>
      <w:lvlText w:val="%2."/>
      <w:lvlJc w:val="left"/>
      <w:pPr>
        <w:ind w:left="2790" w:hanging="360"/>
      </w:pPr>
    </w:lvl>
    <w:lvl w:ilvl="2" w:tplc="0409001B" w:tentative="1">
      <w:start w:val="1"/>
      <w:numFmt w:val="lowerRoman"/>
      <w:lvlText w:val="%3."/>
      <w:lvlJc w:val="right"/>
      <w:pPr>
        <w:ind w:left="3510" w:hanging="180"/>
      </w:pPr>
    </w:lvl>
    <w:lvl w:ilvl="3" w:tplc="0409000F" w:tentative="1">
      <w:start w:val="1"/>
      <w:numFmt w:val="decimal"/>
      <w:lvlText w:val="%4."/>
      <w:lvlJc w:val="left"/>
      <w:pPr>
        <w:ind w:left="4230" w:hanging="360"/>
      </w:pPr>
    </w:lvl>
    <w:lvl w:ilvl="4" w:tplc="04090019" w:tentative="1">
      <w:start w:val="1"/>
      <w:numFmt w:val="lowerLetter"/>
      <w:lvlText w:val="%5."/>
      <w:lvlJc w:val="left"/>
      <w:pPr>
        <w:ind w:left="4950" w:hanging="360"/>
      </w:pPr>
    </w:lvl>
    <w:lvl w:ilvl="5" w:tplc="0409001B" w:tentative="1">
      <w:start w:val="1"/>
      <w:numFmt w:val="lowerRoman"/>
      <w:lvlText w:val="%6."/>
      <w:lvlJc w:val="right"/>
      <w:pPr>
        <w:ind w:left="5670" w:hanging="180"/>
      </w:pPr>
    </w:lvl>
    <w:lvl w:ilvl="6" w:tplc="0409000F" w:tentative="1">
      <w:start w:val="1"/>
      <w:numFmt w:val="decimal"/>
      <w:lvlText w:val="%7."/>
      <w:lvlJc w:val="left"/>
      <w:pPr>
        <w:ind w:left="6390" w:hanging="360"/>
      </w:pPr>
    </w:lvl>
    <w:lvl w:ilvl="7" w:tplc="04090019" w:tentative="1">
      <w:start w:val="1"/>
      <w:numFmt w:val="lowerLetter"/>
      <w:lvlText w:val="%8."/>
      <w:lvlJc w:val="left"/>
      <w:pPr>
        <w:ind w:left="7110" w:hanging="360"/>
      </w:pPr>
    </w:lvl>
    <w:lvl w:ilvl="8" w:tplc="0409001B" w:tentative="1">
      <w:start w:val="1"/>
      <w:numFmt w:val="lowerRoman"/>
      <w:lvlText w:val="%9."/>
      <w:lvlJc w:val="right"/>
      <w:pPr>
        <w:ind w:left="7830" w:hanging="180"/>
      </w:pPr>
    </w:lvl>
  </w:abstractNum>
  <w:abstractNum w:abstractNumId="4">
    <w:nsid w:val="04F42803"/>
    <w:multiLevelType w:val="hybridMultilevel"/>
    <w:tmpl w:val="DF8E0CA2"/>
    <w:lvl w:ilvl="0" w:tplc="AAC48BAE">
      <w:start w:val="2"/>
      <w:numFmt w:val="decimal"/>
      <w:lvlText w:val="%1."/>
      <w:lvlJc w:val="left"/>
      <w:pPr>
        <w:ind w:left="30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3780" w:hanging="360"/>
      </w:pPr>
    </w:lvl>
    <w:lvl w:ilvl="2" w:tplc="0409001B" w:tentative="1">
      <w:start w:val="1"/>
      <w:numFmt w:val="lowerRoman"/>
      <w:lvlText w:val="%3."/>
      <w:lvlJc w:val="right"/>
      <w:pPr>
        <w:ind w:left="4500" w:hanging="180"/>
      </w:pPr>
    </w:lvl>
    <w:lvl w:ilvl="3" w:tplc="0409000F" w:tentative="1">
      <w:start w:val="1"/>
      <w:numFmt w:val="decimal"/>
      <w:lvlText w:val="%4."/>
      <w:lvlJc w:val="left"/>
      <w:pPr>
        <w:ind w:left="5220" w:hanging="360"/>
      </w:pPr>
    </w:lvl>
    <w:lvl w:ilvl="4" w:tplc="04090019" w:tentative="1">
      <w:start w:val="1"/>
      <w:numFmt w:val="lowerLetter"/>
      <w:lvlText w:val="%5."/>
      <w:lvlJc w:val="left"/>
      <w:pPr>
        <w:ind w:left="5940" w:hanging="360"/>
      </w:pPr>
    </w:lvl>
    <w:lvl w:ilvl="5" w:tplc="0409001B" w:tentative="1">
      <w:start w:val="1"/>
      <w:numFmt w:val="lowerRoman"/>
      <w:lvlText w:val="%6."/>
      <w:lvlJc w:val="right"/>
      <w:pPr>
        <w:ind w:left="6660" w:hanging="180"/>
      </w:pPr>
    </w:lvl>
    <w:lvl w:ilvl="6" w:tplc="0409000F" w:tentative="1">
      <w:start w:val="1"/>
      <w:numFmt w:val="decimal"/>
      <w:lvlText w:val="%7."/>
      <w:lvlJc w:val="left"/>
      <w:pPr>
        <w:ind w:left="7380" w:hanging="360"/>
      </w:pPr>
    </w:lvl>
    <w:lvl w:ilvl="7" w:tplc="04090019" w:tentative="1">
      <w:start w:val="1"/>
      <w:numFmt w:val="lowerLetter"/>
      <w:lvlText w:val="%8."/>
      <w:lvlJc w:val="left"/>
      <w:pPr>
        <w:ind w:left="8100" w:hanging="360"/>
      </w:pPr>
    </w:lvl>
    <w:lvl w:ilvl="8" w:tplc="0409001B" w:tentative="1">
      <w:start w:val="1"/>
      <w:numFmt w:val="lowerRoman"/>
      <w:lvlText w:val="%9."/>
      <w:lvlJc w:val="right"/>
      <w:pPr>
        <w:ind w:left="8820" w:hanging="180"/>
      </w:pPr>
    </w:lvl>
  </w:abstractNum>
  <w:abstractNum w:abstractNumId="5">
    <w:nsid w:val="05F366DE"/>
    <w:multiLevelType w:val="multilevel"/>
    <w:tmpl w:val="1F321C0E"/>
    <w:lvl w:ilvl="0">
      <w:start w:val="1"/>
      <w:numFmt w:val="upperRoman"/>
      <w:pStyle w:val="Heading1"/>
      <w:lvlText w:val="%1."/>
      <w:lvlJc w:val="left"/>
      <w:pPr>
        <w:ind w:left="0" w:firstLine="0"/>
      </w:p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  <w:rPr>
        <w:sz w:val="24"/>
      </w:rPr>
    </w:lvl>
    <w:lvl w:ilvl="2">
      <w:start w:val="1"/>
      <w:numFmt w:val="decimal"/>
      <w:pStyle w:val="Heading3"/>
      <w:lvlText w:val="%3."/>
      <w:lvlJc w:val="left"/>
      <w:pPr>
        <w:ind w:left="1440" w:firstLine="0"/>
      </w:pPr>
      <w:rPr>
        <w:rFonts w:ascii="Times New Roman" w:hAnsi="Times New Roman" w:cs="Times New Roman" w:hint="default"/>
        <w:b/>
        <w:color w:val="auto"/>
        <w:sz w:val="24"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ascii="Times New Roman" w:hAnsi="Times New Roman" w:cs="Times New Roman" w:hint="default"/>
        <w:i w:val="0"/>
        <w:color w:val="auto"/>
        <w:sz w:val="24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</w:lvl>
  </w:abstractNum>
  <w:abstractNum w:abstractNumId="6">
    <w:nsid w:val="05FE108D"/>
    <w:multiLevelType w:val="hybridMultilevel"/>
    <w:tmpl w:val="793EA4DA"/>
    <w:lvl w:ilvl="0" w:tplc="C56AEF0A">
      <w:start w:val="1"/>
      <w:numFmt w:val="lowerLetter"/>
      <w:lvlText w:val="%1."/>
      <w:lvlJc w:val="left"/>
      <w:pPr>
        <w:ind w:left="2160" w:hanging="360"/>
      </w:pPr>
      <w:rPr>
        <w:rFonts w:ascii="Times New Roman" w:hAnsi="Times New Roman" w:cs="Times New Roman"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">
    <w:nsid w:val="06E5390D"/>
    <w:multiLevelType w:val="hybridMultilevel"/>
    <w:tmpl w:val="37D8C0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93C6F99"/>
    <w:multiLevelType w:val="hybridMultilevel"/>
    <w:tmpl w:val="3D9AA6C2"/>
    <w:lvl w:ilvl="0" w:tplc="04090011">
      <w:start w:val="1"/>
      <w:numFmt w:val="decimal"/>
      <w:lvlText w:val="%1)"/>
      <w:lvlJc w:val="left"/>
      <w:pPr>
        <w:ind w:left="2610" w:hanging="360"/>
      </w:pPr>
    </w:lvl>
    <w:lvl w:ilvl="1" w:tplc="04090019" w:tentative="1">
      <w:start w:val="1"/>
      <w:numFmt w:val="lowerLetter"/>
      <w:lvlText w:val="%2."/>
      <w:lvlJc w:val="left"/>
      <w:pPr>
        <w:ind w:left="3330" w:hanging="360"/>
      </w:pPr>
    </w:lvl>
    <w:lvl w:ilvl="2" w:tplc="0409001B" w:tentative="1">
      <w:start w:val="1"/>
      <w:numFmt w:val="lowerRoman"/>
      <w:lvlText w:val="%3."/>
      <w:lvlJc w:val="right"/>
      <w:pPr>
        <w:ind w:left="4050" w:hanging="180"/>
      </w:pPr>
    </w:lvl>
    <w:lvl w:ilvl="3" w:tplc="0409000F" w:tentative="1">
      <w:start w:val="1"/>
      <w:numFmt w:val="decimal"/>
      <w:lvlText w:val="%4."/>
      <w:lvlJc w:val="left"/>
      <w:pPr>
        <w:ind w:left="4770" w:hanging="360"/>
      </w:pPr>
    </w:lvl>
    <w:lvl w:ilvl="4" w:tplc="04090019" w:tentative="1">
      <w:start w:val="1"/>
      <w:numFmt w:val="lowerLetter"/>
      <w:lvlText w:val="%5."/>
      <w:lvlJc w:val="left"/>
      <w:pPr>
        <w:ind w:left="5490" w:hanging="360"/>
      </w:pPr>
    </w:lvl>
    <w:lvl w:ilvl="5" w:tplc="0409001B" w:tentative="1">
      <w:start w:val="1"/>
      <w:numFmt w:val="lowerRoman"/>
      <w:lvlText w:val="%6."/>
      <w:lvlJc w:val="right"/>
      <w:pPr>
        <w:ind w:left="6210" w:hanging="180"/>
      </w:pPr>
    </w:lvl>
    <w:lvl w:ilvl="6" w:tplc="0409000F" w:tentative="1">
      <w:start w:val="1"/>
      <w:numFmt w:val="decimal"/>
      <w:lvlText w:val="%7."/>
      <w:lvlJc w:val="left"/>
      <w:pPr>
        <w:ind w:left="6930" w:hanging="360"/>
      </w:pPr>
    </w:lvl>
    <w:lvl w:ilvl="7" w:tplc="04090019" w:tentative="1">
      <w:start w:val="1"/>
      <w:numFmt w:val="lowerLetter"/>
      <w:lvlText w:val="%8."/>
      <w:lvlJc w:val="left"/>
      <w:pPr>
        <w:ind w:left="7650" w:hanging="360"/>
      </w:pPr>
    </w:lvl>
    <w:lvl w:ilvl="8" w:tplc="0409001B" w:tentative="1">
      <w:start w:val="1"/>
      <w:numFmt w:val="lowerRoman"/>
      <w:lvlText w:val="%9."/>
      <w:lvlJc w:val="right"/>
      <w:pPr>
        <w:ind w:left="8370" w:hanging="180"/>
      </w:pPr>
    </w:lvl>
  </w:abstractNum>
  <w:abstractNum w:abstractNumId="9">
    <w:nsid w:val="0AE63EC1"/>
    <w:multiLevelType w:val="hybridMultilevel"/>
    <w:tmpl w:val="CDD03850"/>
    <w:lvl w:ilvl="0" w:tplc="D214F354">
      <w:start w:val="2"/>
      <w:numFmt w:val="lowerLetter"/>
      <w:lvlText w:val="%1."/>
      <w:lvlJc w:val="left"/>
      <w:pPr>
        <w:ind w:left="21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F80512D"/>
    <w:multiLevelType w:val="hybridMultilevel"/>
    <w:tmpl w:val="4874EF7E"/>
    <w:lvl w:ilvl="0" w:tplc="04210011">
      <w:start w:val="1"/>
      <w:numFmt w:val="decimal"/>
      <w:lvlText w:val="%1)"/>
      <w:lvlJc w:val="left"/>
      <w:pPr>
        <w:ind w:left="1800" w:hanging="360"/>
      </w:p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42D42A06">
      <w:start w:val="1"/>
      <w:numFmt w:val="lowerLetter"/>
      <w:lvlText w:val="%5."/>
      <w:lvlJc w:val="left"/>
      <w:pPr>
        <w:ind w:left="4680" w:hanging="360"/>
      </w:pPr>
      <w:rPr>
        <w:rFonts w:ascii="Times New Roman" w:hAnsi="Times New Roman" w:cs="Times New Roman" w:hint="default"/>
        <w:sz w:val="24"/>
      </w:rPr>
    </w:lvl>
    <w:lvl w:ilvl="5" w:tplc="0409001B">
      <w:start w:val="1"/>
      <w:numFmt w:val="lowerRoman"/>
      <w:lvlText w:val="%6."/>
      <w:lvlJc w:val="right"/>
      <w:pPr>
        <w:ind w:left="5400" w:hanging="180"/>
      </w:pPr>
    </w:lvl>
    <w:lvl w:ilvl="6" w:tplc="0409000F">
      <w:start w:val="1"/>
      <w:numFmt w:val="decimal"/>
      <w:lvlText w:val="%7."/>
      <w:lvlJc w:val="left"/>
      <w:pPr>
        <w:ind w:left="6120" w:hanging="360"/>
      </w:pPr>
    </w:lvl>
    <w:lvl w:ilvl="7" w:tplc="04090019">
      <w:start w:val="1"/>
      <w:numFmt w:val="lowerLetter"/>
      <w:lvlText w:val="%8."/>
      <w:lvlJc w:val="left"/>
      <w:pPr>
        <w:ind w:left="6840" w:hanging="360"/>
      </w:pPr>
    </w:lvl>
    <w:lvl w:ilvl="8" w:tplc="0409001B">
      <w:start w:val="1"/>
      <w:numFmt w:val="lowerRoman"/>
      <w:lvlText w:val="%9."/>
      <w:lvlJc w:val="right"/>
      <w:pPr>
        <w:ind w:left="7560" w:hanging="180"/>
      </w:pPr>
    </w:lvl>
  </w:abstractNum>
  <w:abstractNum w:abstractNumId="11">
    <w:nsid w:val="0F8526D7"/>
    <w:multiLevelType w:val="hybridMultilevel"/>
    <w:tmpl w:val="824280D0"/>
    <w:lvl w:ilvl="0" w:tplc="36C6A83C">
      <w:start w:val="1"/>
      <w:numFmt w:val="lowerLetter"/>
      <w:lvlText w:val="%1."/>
      <w:lvlJc w:val="left"/>
      <w:pPr>
        <w:ind w:left="216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2">
    <w:nsid w:val="0FB241E7"/>
    <w:multiLevelType w:val="hybridMultilevel"/>
    <w:tmpl w:val="54C20D86"/>
    <w:lvl w:ilvl="0" w:tplc="04090001">
      <w:start w:val="1"/>
      <w:numFmt w:val="bullet"/>
      <w:lvlText w:val=""/>
      <w:lvlJc w:val="left"/>
      <w:pPr>
        <w:ind w:left="13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10" w:hanging="360"/>
      </w:pPr>
      <w:rPr>
        <w:rFonts w:ascii="Wingdings" w:hAnsi="Wingdings" w:hint="default"/>
      </w:rPr>
    </w:lvl>
  </w:abstractNum>
  <w:abstractNum w:abstractNumId="13">
    <w:nsid w:val="0FCE02BC"/>
    <w:multiLevelType w:val="hybridMultilevel"/>
    <w:tmpl w:val="30244AD8"/>
    <w:lvl w:ilvl="0" w:tplc="04090011">
      <w:start w:val="1"/>
      <w:numFmt w:val="decimal"/>
      <w:lvlText w:val="%1)"/>
      <w:lvlJc w:val="left"/>
      <w:pPr>
        <w:ind w:left="2610" w:hanging="360"/>
      </w:pPr>
    </w:lvl>
    <w:lvl w:ilvl="1" w:tplc="04090019" w:tentative="1">
      <w:start w:val="1"/>
      <w:numFmt w:val="lowerLetter"/>
      <w:lvlText w:val="%2."/>
      <w:lvlJc w:val="left"/>
      <w:pPr>
        <w:ind w:left="3330" w:hanging="360"/>
      </w:pPr>
    </w:lvl>
    <w:lvl w:ilvl="2" w:tplc="0409001B" w:tentative="1">
      <w:start w:val="1"/>
      <w:numFmt w:val="lowerRoman"/>
      <w:lvlText w:val="%3."/>
      <w:lvlJc w:val="right"/>
      <w:pPr>
        <w:ind w:left="4050" w:hanging="180"/>
      </w:pPr>
    </w:lvl>
    <w:lvl w:ilvl="3" w:tplc="0409000F" w:tentative="1">
      <w:start w:val="1"/>
      <w:numFmt w:val="decimal"/>
      <w:lvlText w:val="%4."/>
      <w:lvlJc w:val="left"/>
      <w:pPr>
        <w:ind w:left="4770" w:hanging="360"/>
      </w:pPr>
    </w:lvl>
    <w:lvl w:ilvl="4" w:tplc="04090019" w:tentative="1">
      <w:start w:val="1"/>
      <w:numFmt w:val="lowerLetter"/>
      <w:lvlText w:val="%5."/>
      <w:lvlJc w:val="left"/>
      <w:pPr>
        <w:ind w:left="5490" w:hanging="360"/>
      </w:pPr>
    </w:lvl>
    <w:lvl w:ilvl="5" w:tplc="0409001B" w:tentative="1">
      <w:start w:val="1"/>
      <w:numFmt w:val="lowerRoman"/>
      <w:lvlText w:val="%6."/>
      <w:lvlJc w:val="right"/>
      <w:pPr>
        <w:ind w:left="6210" w:hanging="180"/>
      </w:pPr>
    </w:lvl>
    <w:lvl w:ilvl="6" w:tplc="0409000F" w:tentative="1">
      <w:start w:val="1"/>
      <w:numFmt w:val="decimal"/>
      <w:lvlText w:val="%7."/>
      <w:lvlJc w:val="left"/>
      <w:pPr>
        <w:ind w:left="6930" w:hanging="360"/>
      </w:pPr>
    </w:lvl>
    <w:lvl w:ilvl="7" w:tplc="04090019" w:tentative="1">
      <w:start w:val="1"/>
      <w:numFmt w:val="lowerLetter"/>
      <w:lvlText w:val="%8."/>
      <w:lvlJc w:val="left"/>
      <w:pPr>
        <w:ind w:left="7650" w:hanging="360"/>
      </w:pPr>
    </w:lvl>
    <w:lvl w:ilvl="8" w:tplc="0409001B" w:tentative="1">
      <w:start w:val="1"/>
      <w:numFmt w:val="lowerRoman"/>
      <w:lvlText w:val="%9."/>
      <w:lvlJc w:val="right"/>
      <w:pPr>
        <w:ind w:left="8370" w:hanging="180"/>
      </w:pPr>
    </w:lvl>
  </w:abstractNum>
  <w:abstractNum w:abstractNumId="14">
    <w:nsid w:val="11C607B3"/>
    <w:multiLevelType w:val="hybridMultilevel"/>
    <w:tmpl w:val="DE0E7D2A"/>
    <w:lvl w:ilvl="0" w:tplc="43E87016">
      <w:start w:val="1"/>
      <w:numFmt w:val="decimal"/>
      <w:lvlText w:val="%1)"/>
      <w:lvlJc w:val="left"/>
      <w:pPr>
        <w:ind w:left="0" w:hanging="360"/>
      </w:pPr>
      <w:rPr>
        <w:rFonts w:ascii="Times New Roman" w:hAnsi="Times New Roman" w:cs="Times New Roman"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15">
    <w:nsid w:val="141B0F9B"/>
    <w:multiLevelType w:val="hybridMultilevel"/>
    <w:tmpl w:val="782A5E3A"/>
    <w:lvl w:ilvl="0" w:tplc="C3E47838">
      <w:start w:val="3"/>
      <w:numFmt w:val="decimal"/>
      <w:lvlText w:val="%1."/>
      <w:lvlJc w:val="left"/>
      <w:pPr>
        <w:ind w:left="2880" w:hanging="360"/>
      </w:pPr>
      <w:rPr>
        <w:rFonts w:ascii="Times New Roman" w:hAnsi="Times New Roman" w:cs="Times New Roman" w:hint="default"/>
        <w:b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4C213BA"/>
    <w:multiLevelType w:val="hybridMultilevel"/>
    <w:tmpl w:val="291463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A91525B"/>
    <w:multiLevelType w:val="hybridMultilevel"/>
    <w:tmpl w:val="87148D8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8">
    <w:nsid w:val="1B4553B5"/>
    <w:multiLevelType w:val="hybridMultilevel"/>
    <w:tmpl w:val="34E478EC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9">
    <w:nsid w:val="1B816769"/>
    <w:multiLevelType w:val="hybridMultilevel"/>
    <w:tmpl w:val="9FDC6162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0">
    <w:nsid w:val="1C7C791D"/>
    <w:multiLevelType w:val="hybridMultilevel"/>
    <w:tmpl w:val="42EA9654"/>
    <w:lvl w:ilvl="0" w:tplc="0B7856E6">
      <w:start w:val="4"/>
      <w:numFmt w:val="decimal"/>
      <w:lvlText w:val="%1)"/>
      <w:lvlJc w:val="left"/>
      <w:pPr>
        <w:ind w:left="21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1D587FC3"/>
    <w:multiLevelType w:val="hybridMultilevel"/>
    <w:tmpl w:val="6ADCF180"/>
    <w:lvl w:ilvl="0" w:tplc="0409000F">
      <w:start w:val="1"/>
      <w:numFmt w:val="decimal"/>
      <w:lvlText w:val="%1."/>
      <w:lvlJc w:val="left"/>
      <w:pPr>
        <w:ind w:left="1920" w:hanging="360"/>
      </w:p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 w:tentative="1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22">
    <w:nsid w:val="1E5E315B"/>
    <w:multiLevelType w:val="hybridMultilevel"/>
    <w:tmpl w:val="C9E283FC"/>
    <w:lvl w:ilvl="0" w:tplc="04090011">
      <w:start w:val="1"/>
      <w:numFmt w:val="decimal"/>
      <w:lvlText w:val="%1)"/>
      <w:lvlJc w:val="left"/>
      <w:pPr>
        <w:ind w:left="2610" w:hanging="360"/>
      </w:pPr>
    </w:lvl>
    <w:lvl w:ilvl="1" w:tplc="04090019" w:tentative="1">
      <w:start w:val="1"/>
      <w:numFmt w:val="lowerLetter"/>
      <w:lvlText w:val="%2."/>
      <w:lvlJc w:val="left"/>
      <w:pPr>
        <w:ind w:left="3330" w:hanging="360"/>
      </w:pPr>
    </w:lvl>
    <w:lvl w:ilvl="2" w:tplc="0409001B" w:tentative="1">
      <w:start w:val="1"/>
      <w:numFmt w:val="lowerRoman"/>
      <w:lvlText w:val="%3."/>
      <w:lvlJc w:val="right"/>
      <w:pPr>
        <w:ind w:left="4050" w:hanging="180"/>
      </w:pPr>
    </w:lvl>
    <w:lvl w:ilvl="3" w:tplc="0409000F" w:tentative="1">
      <w:start w:val="1"/>
      <w:numFmt w:val="decimal"/>
      <w:lvlText w:val="%4."/>
      <w:lvlJc w:val="left"/>
      <w:pPr>
        <w:ind w:left="4770" w:hanging="360"/>
      </w:pPr>
    </w:lvl>
    <w:lvl w:ilvl="4" w:tplc="04090019" w:tentative="1">
      <w:start w:val="1"/>
      <w:numFmt w:val="lowerLetter"/>
      <w:lvlText w:val="%5."/>
      <w:lvlJc w:val="left"/>
      <w:pPr>
        <w:ind w:left="5490" w:hanging="360"/>
      </w:pPr>
    </w:lvl>
    <w:lvl w:ilvl="5" w:tplc="0409001B" w:tentative="1">
      <w:start w:val="1"/>
      <w:numFmt w:val="lowerRoman"/>
      <w:lvlText w:val="%6."/>
      <w:lvlJc w:val="right"/>
      <w:pPr>
        <w:ind w:left="6210" w:hanging="180"/>
      </w:pPr>
    </w:lvl>
    <w:lvl w:ilvl="6" w:tplc="0409000F" w:tentative="1">
      <w:start w:val="1"/>
      <w:numFmt w:val="decimal"/>
      <w:lvlText w:val="%7."/>
      <w:lvlJc w:val="left"/>
      <w:pPr>
        <w:ind w:left="6930" w:hanging="360"/>
      </w:pPr>
    </w:lvl>
    <w:lvl w:ilvl="7" w:tplc="04090019" w:tentative="1">
      <w:start w:val="1"/>
      <w:numFmt w:val="lowerLetter"/>
      <w:lvlText w:val="%8."/>
      <w:lvlJc w:val="left"/>
      <w:pPr>
        <w:ind w:left="7650" w:hanging="360"/>
      </w:pPr>
    </w:lvl>
    <w:lvl w:ilvl="8" w:tplc="0409001B" w:tentative="1">
      <w:start w:val="1"/>
      <w:numFmt w:val="lowerRoman"/>
      <w:lvlText w:val="%9."/>
      <w:lvlJc w:val="right"/>
      <w:pPr>
        <w:ind w:left="8370" w:hanging="180"/>
      </w:pPr>
    </w:lvl>
  </w:abstractNum>
  <w:abstractNum w:abstractNumId="23">
    <w:nsid w:val="240D4703"/>
    <w:multiLevelType w:val="hybridMultilevel"/>
    <w:tmpl w:val="026054B8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>
    <w:nsid w:val="24700C83"/>
    <w:multiLevelType w:val="hybridMultilevel"/>
    <w:tmpl w:val="6122B70C"/>
    <w:lvl w:ilvl="0" w:tplc="107A5D3C">
      <w:start w:val="5"/>
      <w:numFmt w:val="decimal"/>
      <w:lvlText w:val="%1."/>
      <w:lvlJc w:val="left"/>
      <w:pPr>
        <w:ind w:left="171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24D110F0"/>
    <w:multiLevelType w:val="hybridMultilevel"/>
    <w:tmpl w:val="E58A6ACE"/>
    <w:lvl w:ilvl="0" w:tplc="77E64EFE">
      <w:start w:val="2"/>
      <w:numFmt w:val="decimal"/>
      <w:lvlText w:val="%1."/>
      <w:lvlJc w:val="left"/>
      <w:pPr>
        <w:ind w:left="1710" w:hanging="360"/>
      </w:pPr>
      <w:rPr>
        <w:rFonts w:hint="default"/>
        <w:b/>
      </w:rPr>
    </w:lvl>
    <w:lvl w:ilvl="1" w:tplc="653039AC">
      <w:start w:val="1"/>
      <w:numFmt w:val="lowerLetter"/>
      <w:lvlText w:val="%2."/>
      <w:lvlJc w:val="left"/>
      <w:pPr>
        <w:ind w:left="2430" w:hanging="360"/>
      </w:pPr>
      <w:rPr>
        <w:b/>
      </w:r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26">
    <w:nsid w:val="27983036"/>
    <w:multiLevelType w:val="hybridMultilevel"/>
    <w:tmpl w:val="07083682"/>
    <w:lvl w:ilvl="0" w:tplc="0409000B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7">
    <w:nsid w:val="28DD6135"/>
    <w:multiLevelType w:val="hybridMultilevel"/>
    <w:tmpl w:val="C57A8530"/>
    <w:lvl w:ilvl="0" w:tplc="F752983E">
      <w:start w:val="1"/>
      <w:numFmt w:val="decimal"/>
      <w:lvlText w:val="%1)"/>
      <w:lvlJc w:val="left"/>
      <w:pPr>
        <w:ind w:left="180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8">
    <w:nsid w:val="29055E6C"/>
    <w:multiLevelType w:val="hybridMultilevel"/>
    <w:tmpl w:val="3356D17C"/>
    <w:lvl w:ilvl="0" w:tplc="04090011">
      <w:start w:val="1"/>
      <w:numFmt w:val="decimal"/>
      <w:lvlText w:val="%1)"/>
      <w:lvlJc w:val="left"/>
      <w:pPr>
        <w:ind w:left="2610" w:hanging="360"/>
      </w:pPr>
    </w:lvl>
    <w:lvl w:ilvl="1" w:tplc="04090019" w:tentative="1">
      <w:start w:val="1"/>
      <w:numFmt w:val="lowerLetter"/>
      <w:lvlText w:val="%2."/>
      <w:lvlJc w:val="left"/>
      <w:pPr>
        <w:ind w:left="3330" w:hanging="360"/>
      </w:pPr>
    </w:lvl>
    <w:lvl w:ilvl="2" w:tplc="0409001B" w:tentative="1">
      <w:start w:val="1"/>
      <w:numFmt w:val="lowerRoman"/>
      <w:lvlText w:val="%3."/>
      <w:lvlJc w:val="right"/>
      <w:pPr>
        <w:ind w:left="4050" w:hanging="180"/>
      </w:pPr>
    </w:lvl>
    <w:lvl w:ilvl="3" w:tplc="0409000F" w:tentative="1">
      <w:start w:val="1"/>
      <w:numFmt w:val="decimal"/>
      <w:lvlText w:val="%4."/>
      <w:lvlJc w:val="left"/>
      <w:pPr>
        <w:ind w:left="4770" w:hanging="360"/>
      </w:pPr>
    </w:lvl>
    <w:lvl w:ilvl="4" w:tplc="04090019" w:tentative="1">
      <w:start w:val="1"/>
      <w:numFmt w:val="lowerLetter"/>
      <w:lvlText w:val="%5."/>
      <w:lvlJc w:val="left"/>
      <w:pPr>
        <w:ind w:left="5490" w:hanging="360"/>
      </w:pPr>
    </w:lvl>
    <w:lvl w:ilvl="5" w:tplc="0409001B" w:tentative="1">
      <w:start w:val="1"/>
      <w:numFmt w:val="lowerRoman"/>
      <w:lvlText w:val="%6."/>
      <w:lvlJc w:val="right"/>
      <w:pPr>
        <w:ind w:left="6210" w:hanging="180"/>
      </w:pPr>
    </w:lvl>
    <w:lvl w:ilvl="6" w:tplc="0409000F" w:tentative="1">
      <w:start w:val="1"/>
      <w:numFmt w:val="decimal"/>
      <w:lvlText w:val="%7."/>
      <w:lvlJc w:val="left"/>
      <w:pPr>
        <w:ind w:left="6930" w:hanging="360"/>
      </w:pPr>
    </w:lvl>
    <w:lvl w:ilvl="7" w:tplc="04090019" w:tentative="1">
      <w:start w:val="1"/>
      <w:numFmt w:val="lowerLetter"/>
      <w:lvlText w:val="%8."/>
      <w:lvlJc w:val="left"/>
      <w:pPr>
        <w:ind w:left="7650" w:hanging="360"/>
      </w:pPr>
    </w:lvl>
    <w:lvl w:ilvl="8" w:tplc="0409001B" w:tentative="1">
      <w:start w:val="1"/>
      <w:numFmt w:val="lowerRoman"/>
      <w:lvlText w:val="%9."/>
      <w:lvlJc w:val="right"/>
      <w:pPr>
        <w:ind w:left="8370" w:hanging="180"/>
      </w:pPr>
    </w:lvl>
  </w:abstractNum>
  <w:abstractNum w:abstractNumId="29">
    <w:nsid w:val="2A193B05"/>
    <w:multiLevelType w:val="hybridMultilevel"/>
    <w:tmpl w:val="CBFE8420"/>
    <w:lvl w:ilvl="0" w:tplc="04090017">
      <w:start w:val="1"/>
      <w:numFmt w:val="lowerLetter"/>
      <w:lvlText w:val="%1)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0">
    <w:nsid w:val="2A1C36A8"/>
    <w:multiLevelType w:val="hybridMultilevel"/>
    <w:tmpl w:val="2F321118"/>
    <w:lvl w:ilvl="0" w:tplc="04090011">
      <w:start w:val="1"/>
      <w:numFmt w:val="decimal"/>
      <w:lvlText w:val="%1)"/>
      <w:lvlJc w:val="left"/>
      <w:pPr>
        <w:ind w:left="2610" w:hanging="360"/>
      </w:pPr>
    </w:lvl>
    <w:lvl w:ilvl="1" w:tplc="04090019" w:tentative="1">
      <w:start w:val="1"/>
      <w:numFmt w:val="lowerLetter"/>
      <w:lvlText w:val="%2."/>
      <w:lvlJc w:val="left"/>
      <w:pPr>
        <w:ind w:left="3330" w:hanging="360"/>
      </w:pPr>
    </w:lvl>
    <w:lvl w:ilvl="2" w:tplc="0409001B" w:tentative="1">
      <w:start w:val="1"/>
      <w:numFmt w:val="lowerRoman"/>
      <w:lvlText w:val="%3."/>
      <w:lvlJc w:val="right"/>
      <w:pPr>
        <w:ind w:left="4050" w:hanging="180"/>
      </w:pPr>
    </w:lvl>
    <w:lvl w:ilvl="3" w:tplc="0409000F" w:tentative="1">
      <w:start w:val="1"/>
      <w:numFmt w:val="decimal"/>
      <w:lvlText w:val="%4."/>
      <w:lvlJc w:val="left"/>
      <w:pPr>
        <w:ind w:left="4770" w:hanging="360"/>
      </w:pPr>
    </w:lvl>
    <w:lvl w:ilvl="4" w:tplc="04090019" w:tentative="1">
      <w:start w:val="1"/>
      <w:numFmt w:val="lowerLetter"/>
      <w:lvlText w:val="%5."/>
      <w:lvlJc w:val="left"/>
      <w:pPr>
        <w:ind w:left="5490" w:hanging="360"/>
      </w:pPr>
    </w:lvl>
    <w:lvl w:ilvl="5" w:tplc="0409001B" w:tentative="1">
      <w:start w:val="1"/>
      <w:numFmt w:val="lowerRoman"/>
      <w:lvlText w:val="%6."/>
      <w:lvlJc w:val="right"/>
      <w:pPr>
        <w:ind w:left="6210" w:hanging="180"/>
      </w:pPr>
    </w:lvl>
    <w:lvl w:ilvl="6" w:tplc="0409000F" w:tentative="1">
      <w:start w:val="1"/>
      <w:numFmt w:val="decimal"/>
      <w:lvlText w:val="%7."/>
      <w:lvlJc w:val="left"/>
      <w:pPr>
        <w:ind w:left="6930" w:hanging="360"/>
      </w:pPr>
    </w:lvl>
    <w:lvl w:ilvl="7" w:tplc="04090019" w:tentative="1">
      <w:start w:val="1"/>
      <w:numFmt w:val="lowerLetter"/>
      <w:lvlText w:val="%8."/>
      <w:lvlJc w:val="left"/>
      <w:pPr>
        <w:ind w:left="7650" w:hanging="360"/>
      </w:pPr>
    </w:lvl>
    <w:lvl w:ilvl="8" w:tplc="0409001B" w:tentative="1">
      <w:start w:val="1"/>
      <w:numFmt w:val="lowerRoman"/>
      <w:lvlText w:val="%9."/>
      <w:lvlJc w:val="right"/>
      <w:pPr>
        <w:ind w:left="8370" w:hanging="180"/>
      </w:pPr>
    </w:lvl>
  </w:abstractNum>
  <w:abstractNum w:abstractNumId="31">
    <w:nsid w:val="2BA044BD"/>
    <w:multiLevelType w:val="hybridMultilevel"/>
    <w:tmpl w:val="662622CE"/>
    <w:lvl w:ilvl="0" w:tplc="BCB4FD64">
      <w:start w:val="4"/>
      <w:numFmt w:val="decimal"/>
      <w:lvlText w:val="%1."/>
      <w:lvlJc w:val="left"/>
      <w:pPr>
        <w:ind w:left="279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32">
    <w:nsid w:val="30AD2841"/>
    <w:multiLevelType w:val="hybridMultilevel"/>
    <w:tmpl w:val="5D0AD7C4"/>
    <w:lvl w:ilvl="0" w:tplc="010A1AB8">
      <w:start w:val="3"/>
      <w:numFmt w:val="lowerLetter"/>
      <w:lvlText w:val="%1."/>
      <w:lvlJc w:val="left"/>
      <w:pPr>
        <w:ind w:left="21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313F6C38"/>
    <w:multiLevelType w:val="hybridMultilevel"/>
    <w:tmpl w:val="053ADC36"/>
    <w:lvl w:ilvl="0" w:tplc="B3BA5E04">
      <w:start w:val="3"/>
      <w:numFmt w:val="lowerLetter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31A000AE"/>
    <w:multiLevelType w:val="hybridMultilevel"/>
    <w:tmpl w:val="8E3ABC40"/>
    <w:lvl w:ilvl="0" w:tplc="04090017">
      <w:start w:val="1"/>
      <w:numFmt w:val="lowerLetter"/>
      <w:lvlText w:val="%1)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5">
    <w:nsid w:val="33C13516"/>
    <w:multiLevelType w:val="hybridMultilevel"/>
    <w:tmpl w:val="BBCE84F6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6">
    <w:nsid w:val="344A3101"/>
    <w:multiLevelType w:val="hybridMultilevel"/>
    <w:tmpl w:val="776AC11E"/>
    <w:lvl w:ilvl="0" w:tplc="0409000F">
      <w:start w:val="1"/>
      <w:numFmt w:val="decimal"/>
      <w:lvlText w:val="%1."/>
      <w:lvlJc w:val="left"/>
      <w:pPr>
        <w:ind w:left="4320" w:hanging="360"/>
      </w:pPr>
    </w:lvl>
    <w:lvl w:ilvl="1" w:tplc="04090019" w:tentative="1">
      <w:start w:val="1"/>
      <w:numFmt w:val="lowerLetter"/>
      <w:lvlText w:val="%2."/>
      <w:lvlJc w:val="left"/>
      <w:pPr>
        <w:ind w:left="5040" w:hanging="360"/>
      </w:pPr>
    </w:lvl>
    <w:lvl w:ilvl="2" w:tplc="0409001B" w:tentative="1">
      <w:start w:val="1"/>
      <w:numFmt w:val="lowerRoman"/>
      <w:lvlText w:val="%3."/>
      <w:lvlJc w:val="right"/>
      <w:pPr>
        <w:ind w:left="5760" w:hanging="180"/>
      </w:pPr>
    </w:lvl>
    <w:lvl w:ilvl="3" w:tplc="0409000F" w:tentative="1">
      <w:start w:val="1"/>
      <w:numFmt w:val="decimal"/>
      <w:lvlText w:val="%4."/>
      <w:lvlJc w:val="left"/>
      <w:pPr>
        <w:ind w:left="6480" w:hanging="360"/>
      </w:pPr>
    </w:lvl>
    <w:lvl w:ilvl="4" w:tplc="04090019" w:tentative="1">
      <w:start w:val="1"/>
      <w:numFmt w:val="lowerLetter"/>
      <w:lvlText w:val="%5."/>
      <w:lvlJc w:val="left"/>
      <w:pPr>
        <w:ind w:left="7200" w:hanging="360"/>
      </w:pPr>
    </w:lvl>
    <w:lvl w:ilvl="5" w:tplc="0409001B" w:tentative="1">
      <w:start w:val="1"/>
      <w:numFmt w:val="lowerRoman"/>
      <w:lvlText w:val="%6."/>
      <w:lvlJc w:val="right"/>
      <w:pPr>
        <w:ind w:left="7920" w:hanging="180"/>
      </w:pPr>
    </w:lvl>
    <w:lvl w:ilvl="6" w:tplc="0409000F" w:tentative="1">
      <w:start w:val="1"/>
      <w:numFmt w:val="decimal"/>
      <w:lvlText w:val="%7."/>
      <w:lvlJc w:val="left"/>
      <w:pPr>
        <w:ind w:left="8640" w:hanging="360"/>
      </w:pPr>
    </w:lvl>
    <w:lvl w:ilvl="7" w:tplc="04090019" w:tentative="1">
      <w:start w:val="1"/>
      <w:numFmt w:val="lowerLetter"/>
      <w:lvlText w:val="%8."/>
      <w:lvlJc w:val="left"/>
      <w:pPr>
        <w:ind w:left="9360" w:hanging="360"/>
      </w:pPr>
    </w:lvl>
    <w:lvl w:ilvl="8" w:tplc="0409001B" w:tentative="1">
      <w:start w:val="1"/>
      <w:numFmt w:val="lowerRoman"/>
      <w:lvlText w:val="%9."/>
      <w:lvlJc w:val="right"/>
      <w:pPr>
        <w:ind w:left="10080" w:hanging="180"/>
      </w:pPr>
    </w:lvl>
  </w:abstractNum>
  <w:abstractNum w:abstractNumId="37">
    <w:nsid w:val="371F56D0"/>
    <w:multiLevelType w:val="hybridMultilevel"/>
    <w:tmpl w:val="065431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38083813"/>
    <w:multiLevelType w:val="hybridMultilevel"/>
    <w:tmpl w:val="91C6F660"/>
    <w:lvl w:ilvl="0" w:tplc="41E45148">
      <w:start w:val="3"/>
      <w:numFmt w:val="lowerLetter"/>
      <w:lvlText w:val="%1."/>
      <w:lvlJc w:val="left"/>
      <w:pPr>
        <w:ind w:left="180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>
    <w:nsid w:val="39301DA1"/>
    <w:multiLevelType w:val="hybridMultilevel"/>
    <w:tmpl w:val="49966394"/>
    <w:lvl w:ilvl="0" w:tplc="04090011">
      <w:start w:val="1"/>
      <w:numFmt w:val="decimal"/>
      <w:lvlText w:val="%1)"/>
      <w:lvlJc w:val="left"/>
      <w:pPr>
        <w:ind w:left="0" w:hanging="360"/>
      </w:pPr>
    </w:lvl>
    <w:lvl w:ilvl="1" w:tplc="04090019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40">
    <w:nsid w:val="3A202722"/>
    <w:multiLevelType w:val="hybridMultilevel"/>
    <w:tmpl w:val="04129F90"/>
    <w:lvl w:ilvl="0" w:tplc="C51C4940">
      <w:start w:val="3"/>
      <w:numFmt w:val="decimal"/>
      <w:lvlText w:val="%1)"/>
      <w:lvlJc w:val="left"/>
      <w:pPr>
        <w:ind w:left="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3A772F4E"/>
    <w:multiLevelType w:val="hybridMultilevel"/>
    <w:tmpl w:val="F9B68044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2">
    <w:nsid w:val="3B0748FF"/>
    <w:multiLevelType w:val="hybridMultilevel"/>
    <w:tmpl w:val="3C3E82EC"/>
    <w:lvl w:ilvl="0" w:tplc="FC747C36">
      <w:start w:val="1"/>
      <w:numFmt w:val="lowerLetter"/>
      <w:lvlText w:val="%1."/>
      <w:lvlJc w:val="left"/>
      <w:pPr>
        <w:ind w:left="216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3">
    <w:nsid w:val="3C287B9C"/>
    <w:multiLevelType w:val="hybridMultilevel"/>
    <w:tmpl w:val="D0DE75B6"/>
    <w:lvl w:ilvl="0" w:tplc="D8B41F9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3D5A6518"/>
    <w:multiLevelType w:val="hybridMultilevel"/>
    <w:tmpl w:val="BBCE84F6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5">
    <w:nsid w:val="3E8654DC"/>
    <w:multiLevelType w:val="hybridMultilevel"/>
    <w:tmpl w:val="C76285F8"/>
    <w:lvl w:ilvl="0" w:tplc="F668A724">
      <w:start w:val="1"/>
      <w:numFmt w:val="lowerLetter"/>
      <w:lvlText w:val="%1."/>
      <w:lvlJc w:val="left"/>
      <w:pPr>
        <w:ind w:left="216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6">
    <w:nsid w:val="40F11BCB"/>
    <w:multiLevelType w:val="hybridMultilevel"/>
    <w:tmpl w:val="DD7C871E"/>
    <w:lvl w:ilvl="0" w:tplc="0409000F">
      <w:start w:val="1"/>
      <w:numFmt w:val="decimal"/>
      <w:lvlText w:val="%1."/>
      <w:lvlJc w:val="lef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47">
    <w:nsid w:val="436417C3"/>
    <w:multiLevelType w:val="hybridMultilevel"/>
    <w:tmpl w:val="7C0AF0BC"/>
    <w:lvl w:ilvl="0" w:tplc="04090011">
      <w:start w:val="1"/>
      <w:numFmt w:val="decimal"/>
      <w:lvlText w:val="%1)"/>
      <w:lvlJc w:val="left"/>
      <w:pPr>
        <w:ind w:left="2610" w:hanging="360"/>
      </w:pPr>
    </w:lvl>
    <w:lvl w:ilvl="1" w:tplc="04090019" w:tentative="1">
      <w:start w:val="1"/>
      <w:numFmt w:val="lowerLetter"/>
      <w:lvlText w:val="%2."/>
      <w:lvlJc w:val="left"/>
      <w:pPr>
        <w:ind w:left="3330" w:hanging="360"/>
      </w:pPr>
    </w:lvl>
    <w:lvl w:ilvl="2" w:tplc="0409001B" w:tentative="1">
      <w:start w:val="1"/>
      <w:numFmt w:val="lowerRoman"/>
      <w:lvlText w:val="%3."/>
      <w:lvlJc w:val="right"/>
      <w:pPr>
        <w:ind w:left="4050" w:hanging="180"/>
      </w:pPr>
    </w:lvl>
    <w:lvl w:ilvl="3" w:tplc="0409000F" w:tentative="1">
      <w:start w:val="1"/>
      <w:numFmt w:val="decimal"/>
      <w:lvlText w:val="%4."/>
      <w:lvlJc w:val="left"/>
      <w:pPr>
        <w:ind w:left="4770" w:hanging="360"/>
      </w:pPr>
    </w:lvl>
    <w:lvl w:ilvl="4" w:tplc="04090019" w:tentative="1">
      <w:start w:val="1"/>
      <w:numFmt w:val="lowerLetter"/>
      <w:lvlText w:val="%5."/>
      <w:lvlJc w:val="left"/>
      <w:pPr>
        <w:ind w:left="5490" w:hanging="360"/>
      </w:pPr>
    </w:lvl>
    <w:lvl w:ilvl="5" w:tplc="0409001B" w:tentative="1">
      <w:start w:val="1"/>
      <w:numFmt w:val="lowerRoman"/>
      <w:lvlText w:val="%6."/>
      <w:lvlJc w:val="right"/>
      <w:pPr>
        <w:ind w:left="6210" w:hanging="180"/>
      </w:pPr>
    </w:lvl>
    <w:lvl w:ilvl="6" w:tplc="0409000F" w:tentative="1">
      <w:start w:val="1"/>
      <w:numFmt w:val="decimal"/>
      <w:lvlText w:val="%7."/>
      <w:lvlJc w:val="left"/>
      <w:pPr>
        <w:ind w:left="6930" w:hanging="360"/>
      </w:pPr>
    </w:lvl>
    <w:lvl w:ilvl="7" w:tplc="04090019" w:tentative="1">
      <w:start w:val="1"/>
      <w:numFmt w:val="lowerLetter"/>
      <w:lvlText w:val="%8."/>
      <w:lvlJc w:val="left"/>
      <w:pPr>
        <w:ind w:left="7650" w:hanging="360"/>
      </w:pPr>
    </w:lvl>
    <w:lvl w:ilvl="8" w:tplc="0409001B" w:tentative="1">
      <w:start w:val="1"/>
      <w:numFmt w:val="lowerRoman"/>
      <w:lvlText w:val="%9."/>
      <w:lvlJc w:val="right"/>
      <w:pPr>
        <w:ind w:left="8370" w:hanging="180"/>
      </w:pPr>
    </w:lvl>
  </w:abstractNum>
  <w:abstractNum w:abstractNumId="48">
    <w:nsid w:val="44523EA2"/>
    <w:multiLevelType w:val="multilevel"/>
    <w:tmpl w:val="40403026"/>
    <w:lvl w:ilvl="0">
      <w:start w:val="1"/>
      <w:numFmt w:val="upperRoman"/>
      <w:lvlText w:val="%1."/>
      <w:lvlJc w:val="left"/>
      <w:pPr>
        <w:ind w:left="0" w:firstLine="0"/>
      </w:pPr>
    </w:lvl>
    <w:lvl w:ilvl="1">
      <w:start w:val="1"/>
      <w:numFmt w:val="upperLetter"/>
      <w:lvlText w:val="%2."/>
      <w:lvlJc w:val="left"/>
      <w:pPr>
        <w:ind w:left="720" w:firstLine="0"/>
      </w:pPr>
    </w:lvl>
    <w:lvl w:ilvl="2">
      <w:start w:val="1"/>
      <w:numFmt w:val="decimal"/>
      <w:lvlText w:val="%3."/>
      <w:lvlJc w:val="left"/>
      <w:pPr>
        <w:ind w:left="1440" w:firstLine="0"/>
      </w:pPr>
    </w:lvl>
    <w:lvl w:ilvl="3">
      <w:start w:val="1"/>
      <w:numFmt w:val="lowerLetter"/>
      <w:lvlText w:val="%4."/>
      <w:lvlJc w:val="left"/>
      <w:pPr>
        <w:ind w:left="2160" w:firstLine="0"/>
      </w:pPr>
    </w:lvl>
    <w:lvl w:ilvl="4">
      <w:start w:val="1"/>
      <w:numFmt w:val="decimal"/>
      <w:lvlText w:val="(%5)"/>
      <w:lvlJc w:val="left"/>
      <w:pPr>
        <w:ind w:left="2880" w:firstLine="0"/>
      </w:pPr>
    </w:lvl>
    <w:lvl w:ilvl="5">
      <w:start w:val="1"/>
      <w:numFmt w:val="lowerLetter"/>
      <w:lvlText w:val="(%6)"/>
      <w:lvlJc w:val="left"/>
      <w:pPr>
        <w:ind w:left="3600" w:firstLine="0"/>
      </w:pPr>
    </w:lvl>
    <w:lvl w:ilvl="6">
      <w:start w:val="1"/>
      <w:numFmt w:val="lowerRoman"/>
      <w:lvlText w:val="(%7)"/>
      <w:lvlJc w:val="left"/>
      <w:pPr>
        <w:ind w:left="4320" w:firstLine="0"/>
      </w:pPr>
    </w:lvl>
    <w:lvl w:ilvl="7">
      <w:start w:val="1"/>
      <w:numFmt w:val="lowerLetter"/>
      <w:lvlText w:val="(%8)"/>
      <w:lvlJc w:val="left"/>
      <w:pPr>
        <w:ind w:left="5040" w:firstLine="0"/>
      </w:pPr>
    </w:lvl>
    <w:lvl w:ilvl="8">
      <w:start w:val="1"/>
      <w:numFmt w:val="lowerRoman"/>
      <w:lvlText w:val="(%9)"/>
      <w:lvlJc w:val="left"/>
      <w:pPr>
        <w:ind w:left="5760" w:firstLine="0"/>
      </w:pPr>
    </w:lvl>
  </w:abstractNum>
  <w:abstractNum w:abstractNumId="49">
    <w:nsid w:val="44B05EB4"/>
    <w:multiLevelType w:val="hybridMultilevel"/>
    <w:tmpl w:val="7B6C6416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0">
    <w:nsid w:val="46062338"/>
    <w:multiLevelType w:val="hybridMultilevel"/>
    <w:tmpl w:val="2E5286C2"/>
    <w:lvl w:ilvl="0" w:tplc="F5F6662C">
      <w:start w:val="1"/>
      <w:numFmt w:val="decimal"/>
      <w:lvlText w:val="%1."/>
      <w:lvlJc w:val="left"/>
      <w:pPr>
        <w:ind w:left="720" w:hanging="360"/>
      </w:pPr>
      <w:rPr>
        <w:rFonts w:eastAsiaTheme="majorEastAsia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46877A2D"/>
    <w:multiLevelType w:val="hybridMultilevel"/>
    <w:tmpl w:val="A3E282B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2">
    <w:nsid w:val="471F423D"/>
    <w:multiLevelType w:val="hybridMultilevel"/>
    <w:tmpl w:val="D2D23F30"/>
    <w:lvl w:ilvl="0" w:tplc="88408274">
      <w:start w:val="1"/>
      <w:numFmt w:val="lowerLetter"/>
      <w:lvlText w:val="%1."/>
      <w:lvlJc w:val="left"/>
      <w:pPr>
        <w:ind w:left="144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3">
    <w:nsid w:val="4A3D449D"/>
    <w:multiLevelType w:val="hybridMultilevel"/>
    <w:tmpl w:val="40B6F85A"/>
    <w:lvl w:ilvl="0" w:tplc="4B427238">
      <w:start w:val="3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54">
    <w:nsid w:val="4ADF044D"/>
    <w:multiLevelType w:val="hybridMultilevel"/>
    <w:tmpl w:val="3C085514"/>
    <w:lvl w:ilvl="0" w:tplc="0409000F">
      <w:start w:val="1"/>
      <w:numFmt w:val="decimal"/>
      <w:lvlText w:val="%1.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55">
    <w:nsid w:val="4B1E1562"/>
    <w:multiLevelType w:val="hybridMultilevel"/>
    <w:tmpl w:val="027A7358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6">
    <w:nsid w:val="4B87444B"/>
    <w:multiLevelType w:val="hybridMultilevel"/>
    <w:tmpl w:val="5A9697F8"/>
    <w:lvl w:ilvl="0" w:tplc="04090019">
      <w:start w:val="1"/>
      <w:numFmt w:val="lowerLetter"/>
      <w:lvlText w:val="%1."/>
      <w:lvlJc w:val="left"/>
      <w:pPr>
        <w:ind w:left="1530" w:hanging="360"/>
      </w:p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57">
    <w:nsid w:val="4B967402"/>
    <w:multiLevelType w:val="hybridMultilevel"/>
    <w:tmpl w:val="F24A8B62"/>
    <w:lvl w:ilvl="0" w:tplc="04090011">
      <w:start w:val="1"/>
      <w:numFmt w:val="decimal"/>
      <w:lvlText w:val="%1)"/>
      <w:lvlJc w:val="left"/>
      <w:pPr>
        <w:ind w:left="1530" w:hanging="360"/>
      </w:p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58">
    <w:nsid w:val="4C646548"/>
    <w:multiLevelType w:val="hybridMultilevel"/>
    <w:tmpl w:val="9C54E8A2"/>
    <w:lvl w:ilvl="0" w:tplc="FB188E32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9">
    <w:nsid w:val="4C9D6770"/>
    <w:multiLevelType w:val="hybridMultilevel"/>
    <w:tmpl w:val="FA844E20"/>
    <w:lvl w:ilvl="0" w:tplc="A6BE45F0">
      <w:start w:val="3"/>
      <w:numFmt w:val="lowerLetter"/>
      <w:lvlText w:val="%1."/>
      <w:lvlJc w:val="left"/>
      <w:pPr>
        <w:ind w:left="21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4D475533"/>
    <w:multiLevelType w:val="hybridMultilevel"/>
    <w:tmpl w:val="B41AFFD4"/>
    <w:lvl w:ilvl="0" w:tplc="04090019">
      <w:start w:val="1"/>
      <w:numFmt w:val="lowerLetter"/>
      <w:lvlText w:val="%1."/>
      <w:lvlJc w:val="left"/>
      <w:pPr>
        <w:ind w:left="5040" w:hanging="360"/>
      </w:pPr>
    </w:lvl>
    <w:lvl w:ilvl="1" w:tplc="04090019" w:tentative="1">
      <w:start w:val="1"/>
      <w:numFmt w:val="lowerLetter"/>
      <w:lvlText w:val="%2."/>
      <w:lvlJc w:val="left"/>
      <w:pPr>
        <w:ind w:left="5760" w:hanging="360"/>
      </w:pPr>
    </w:lvl>
    <w:lvl w:ilvl="2" w:tplc="0409001B" w:tentative="1">
      <w:start w:val="1"/>
      <w:numFmt w:val="lowerRoman"/>
      <w:lvlText w:val="%3."/>
      <w:lvlJc w:val="right"/>
      <w:pPr>
        <w:ind w:left="6480" w:hanging="180"/>
      </w:pPr>
    </w:lvl>
    <w:lvl w:ilvl="3" w:tplc="0409000F" w:tentative="1">
      <w:start w:val="1"/>
      <w:numFmt w:val="decimal"/>
      <w:lvlText w:val="%4."/>
      <w:lvlJc w:val="left"/>
      <w:pPr>
        <w:ind w:left="7200" w:hanging="360"/>
      </w:pPr>
    </w:lvl>
    <w:lvl w:ilvl="4" w:tplc="04090019" w:tentative="1">
      <w:start w:val="1"/>
      <w:numFmt w:val="lowerLetter"/>
      <w:lvlText w:val="%5."/>
      <w:lvlJc w:val="left"/>
      <w:pPr>
        <w:ind w:left="7920" w:hanging="360"/>
      </w:pPr>
    </w:lvl>
    <w:lvl w:ilvl="5" w:tplc="0409001B" w:tentative="1">
      <w:start w:val="1"/>
      <w:numFmt w:val="lowerRoman"/>
      <w:lvlText w:val="%6."/>
      <w:lvlJc w:val="right"/>
      <w:pPr>
        <w:ind w:left="8640" w:hanging="180"/>
      </w:pPr>
    </w:lvl>
    <w:lvl w:ilvl="6" w:tplc="0409000F" w:tentative="1">
      <w:start w:val="1"/>
      <w:numFmt w:val="decimal"/>
      <w:lvlText w:val="%7."/>
      <w:lvlJc w:val="left"/>
      <w:pPr>
        <w:ind w:left="9360" w:hanging="360"/>
      </w:pPr>
    </w:lvl>
    <w:lvl w:ilvl="7" w:tplc="04090019" w:tentative="1">
      <w:start w:val="1"/>
      <w:numFmt w:val="lowerLetter"/>
      <w:lvlText w:val="%8."/>
      <w:lvlJc w:val="left"/>
      <w:pPr>
        <w:ind w:left="10080" w:hanging="360"/>
      </w:pPr>
    </w:lvl>
    <w:lvl w:ilvl="8" w:tplc="0409001B" w:tentative="1">
      <w:start w:val="1"/>
      <w:numFmt w:val="lowerRoman"/>
      <w:lvlText w:val="%9."/>
      <w:lvlJc w:val="right"/>
      <w:pPr>
        <w:ind w:left="10800" w:hanging="180"/>
      </w:pPr>
    </w:lvl>
  </w:abstractNum>
  <w:abstractNum w:abstractNumId="61">
    <w:nsid w:val="52EE3B31"/>
    <w:multiLevelType w:val="hybridMultilevel"/>
    <w:tmpl w:val="301267F6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2">
    <w:nsid w:val="53E54162"/>
    <w:multiLevelType w:val="hybridMultilevel"/>
    <w:tmpl w:val="EC1CAF0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3">
    <w:nsid w:val="547A213C"/>
    <w:multiLevelType w:val="hybridMultilevel"/>
    <w:tmpl w:val="8C3ED168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4">
    <w:nsid w:val="572A3BE0"/>
    <w:multiLevelType w:val="hybridMultilevel"/>
    <w:tmpl w:val="B5FAA4A4"/>
    <w:lvl w:ilvl="0" w:tplc="04090011">
      <w:start w:val="1"/>
      <w:numFmt w:val="decimal"/>
      <w:lvlText w:val="%1)"/>
      <w:lvlJc w:val="left"/>
      <w:pPr>
        <w:ind w:left="0" w:hanging="360"/>
      </w:pPr>
    </w:lvl>
    <w:lvl w:ilvl="1" w:tplc="04090019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65">
    <w:nsid w:val="5BCE2D2C"/>
    <w:multiLevelType w:val="hybridMultilevel"/>
    <w:tmpl w:val="A76A15A6"/>
    <w:lvl w:ilvl="0" w:tplc="0E5881B8">
      <w:start w:val="1"/>
      <w:numFmt w:val="decimal"/>
      <w:lvlText w:val="%1)"/>
      <w:lvlJc w:val="left"/>
      <w:pPr>
        <w:ind w:left="25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6">
    <w:nsid w:val="5CC83C8E"/>
    <w:multiLevelType w:val="hybridMultilevel"/>
    <w:tmpl w:val="582AD4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5E0D7491"/>
    <w:multiLevelType w:val="hybridMultilevel"/>
    <w:tmpl w:val="9A449B4E"/>
    <w:lvl w:ilvl="0" w:tplc="7BF4DDA4">
      <w:start w:val="1"/>
      <w:numFmt w:val="decimal"/>
      <w:lvlText w:val="%1)"/>
      <w:lvlJc w:val="left"/>
      <w:pPr>
        <w:ind w:left="180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8">
    <w:nsid w:val="5FEE6CEB"/>
    <w:multiLevelType w:val="hybridMultilevel"/>
    <w:tmpl w:val="60B80DA6"/>
    <w:lvl w:ilvl="0" w:tplc="FF52A5B6">
      <w:start w:val="1"/>
      <w:numFmt w:val="decimal"/>
      <w:lvlText w:val="%1."/>
      <w:lvlJc w:val="left"/>
      <w:pPr>
        <w:ind w:left="117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69">
    <w:nsid w:val="61E85610"/>
    <w:multiLevelType w:val="hybridMultilevel"/>
    <w:tmpl w:val="D45690A4"/>
    <w:lvl w:ilvl="0" w:tplc="04090011">
      <w:start w:val="1"/>
      <w:numFmt w:val="decimal"/>
      <w:lvlText w:val="%1)"/>
      <w:lvlJc w:val="left"/>
      <w:pPr>
        <w:ind w:left="0" w:hanging="360"/>
      </w:p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70">
    <w:nsid w:val="6422331A"/>
    <w:multiLevelType w:val="hybridMultilevel"/>
    <w:tmpl w:val="1DD00AA6"/>
    <w:lvl w:ilvl="0" w:tplc="04090011">
      <w:start w:val="1"/>
      <w:numFmt w:val="decimal"/>
      <w:lvlText w:val="%1)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1">
    <w:nsid w:val="664A6195"/>
    <w:multiLevelType w:val="hybridMultilevel"/>
    <w:tmpl w:val="D0DC220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>
    <w:nsid w:val="682B0F31"/>
    <w:multiLevelType w:val="hybridMultilevel"/>
    <w:tmpl w:val="291463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686D79A6"/>
    <w:multiLevelType w:val="hybridMultilevel"/>
    <w:tmpl w:val="F98C270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>
    <w:nsid w:val="693F6EB6"/>
    <w:multiLevelType w:val="hybridMultilevel"/>
    <w:tmpl w:val="BD76F068"/>
    <w:lvl w:ilvl="0" w:tplc="78EC793E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>
    <w:nsid w:val="6ABA403B"/>
    <w:multiLevelType w:val="hybridMultilevel"/>
    <w:tmpl w:val="9D6A7364"/>
    <w:lvl w:ilvl="0" w:tplc="00A29920">
      <w:start w:val="4"/>
      <w:numFmt w:val="decimal"/>
      <w:lvlText w:val="%1)"/>
      <w:lvlJc w:val="left"/>
      <w:pPr>
        <w:ind w:left="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>
    <w:nsid w:val="6B346541"/>
    <w:multiLevelType w:val="hybridMultilevel"/>
    <w:tmpl w:val="93E069BA"/>
    <w:lvl w:ilvl="0" w:tplc="625CE7E2">
      <w:start w:val="1"/>
      <w:numFmt w:val="decimal"/>
      <w:lvlText w:val="%1)"/>
      <w:lvlJc w:val="left"/>
      <w:pPr>
        <w:ind w:left="180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7">
    <w:nsid w:val="6C3157AB"/>
    <w:multiLevelType w:val="hybridMultilevel"/>
    <w:tmpl w:val="E2D48DDC"/>
    <w:lvl w:ilvl="0" w:tplc="C5246E6E">
      <w:start w:val="1"/>
      <w:numFmt w:val="decimal"/>
      <w:lvlText w:val="%1)"/>
      <w:lvlJc w:val="left"/>
      <w:pPr>
        <w:ind w:left="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78">
    <w:nsid w:val="6E451E9A"/>
    <w:multiLevelType w:val="hybridMultilevel"/>
    <w:tmpl w:val="00AC05D2"/>
    <w:lvl w:ilvl="0" w:tplc="888CDE6A">
      <w:start w:val="1"/>
      <w:numFmt w:val="lowerLetter"/>
      <w:lvlText w:val="%1)"/>
      <w:lvlJc w:val="left"/>
      <w:pPr>
        <w:ind w:left="216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9">
    <w:nsid w:val="6E4C39AC"/>
    <w:multiLevelType w:val="hybridMultilevel"/>
    <w:tmpl w:val="A678E53A"/>
    <w:lvl w:ilvl="0" w:tplc="7BDAEB40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>
    <w:nsid w:val="6EAB58A4"/>
    <w:multiLevelType w:val="hybridMultilevel"/>
    <w:tmpl w:val="5DDC2CF0"/>
    <w:lvl w:ilvl="0" w:tplc="5EF2F17E">
      <w:start w:val="2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1">
    <w:nsid w:val="6EB30B00"/>
    <w:multiLevelType w:val="hybridMultilevel"/>
    <w:tmpl w:val="BFD03B8E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2">
    <w:nsid w:val="705E282D"/>
    <w:multiLevelType w:val="hybridMultilevel"/>
    <w:tmpl w:val="301267F6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3">
    <w:nsid w:val="70B17B07"/>
    <w:multiLevelType w:val="hybridMultilevel"/>
    <w:tmpl w:val="473C2440"/>
    <w:lvl w:ilvl="0" w:tplc="646E56BC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4">
    <w:nsid w:val="76D93603"/>
    <w:multiLevelType w:val="hybridMultilevel"/>
    <w:tmpl w:val="D45690A4"/>
    <w:lvl w:ilvl="0" w:tplc="04090011">
      <w:start w:val="1"/>
      <w:numFmt w:val="decimal"/>
      <w:lvlText w:val="%1)"/>
      <w:lvlJc w:val="left"/>
      <w:pPr>
        <w:ind w:left="0" w:hanging="360"/>
      </w:p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85">
    <w:nsid w:val="76FE3687"/>
    <w:multiLevelType w:val="hybridMultilevel"/>
    <w:tmpl w:val="796A66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>
    <w:nsid w:val="79F46681"/>
    <w:multiLevelType w:val="hybridMultilevel"/>
    <w:tmpl w:val="67348D7E"/>
    <w:lvl w:ilvl="0" w:tplc="95AA009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>
    <w:nsid w:val="7BA133A0"/>
    <w:multiLevelType w:val="hybridMultilevel"/>
    <w:tmpl w:val="3460A568"/>
    <w:lvl w:ilvl="0" w:tplc="04090011">
      <w:start w:val="1"/>
      <w:numFmt w:val="decimal"/>
      <w:lvlText w:val="%1)"/>
      <w:lvlJc w:val="left"/>
      <w:pPr>
        <w:ind w:left="0" w:hanging="360"/>
      </w:pPr>
    </w:lvl>
    <w:lvl w:ilvl="1" w:tplc="04090019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88">
    <w:nsid w:val="7BD4485D"/>
    <w:multiLevelType w:val="hybridMultilevel"/>
    <w:tmpl w:val="628AACE6"/>
    <w:lvl w:ilvl="0" w:tplc="0CE8691C">
      <w:start w:val="1"/>
      <w:numFmt w:val="lowerLetter"/>
      <w:lvlText w:val="%1."/>
      <w:lvlJc w:val="left"/>
      <w:pPr>
        <w:ind w:left="2160" w:hanging="360"/>
      </w:pPr>
      <w:rPr>
        <w:rFonts w:ascii="Times New Roman" w:hAnsi="Times New Roman" w:cs="Times New Roman"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9">
    <w:nsid w:val="7BFD78DE"/>
    <w:multiLevelType w:val="hybridMultilevel"/>
    <w:tmpl w:val="D27A4352"/>
    <w:lvl w:ilvl="0" w:tplc="35F67848">
      <w:start w:val="2"/>
      <w:numFmt w:val="decimal"/>
      <w:lvlText w:val="%1)"/>
      <w:lvlJc w:val="left"/>
      <w:pPr>
        <w:ind w:left="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0">
    <w:nsid w:val="7C7F5D7E"/>
    <w:multiLevelType w:val="hybridMultilevel"/>
    <w:tmpl w:val="01BA99AC"/>
    <w:lvl w:ilvl="0" w:tplc="1E4C9588">
      <w:start w:val="3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1">
    <w:nsid w:val="7CDD76A0"/>
    <w:multiLevelType w:val="hybridMultilevel"/>
    <w:tmpl w:val="3D9AA6C2"/>
    <w:lvl w:ilvl="0" w:tplc="04090011">
      <w:start w:val="1"/>
      <w:numFmt w:val="decimal"/>
      <w:lvlText w:val="%1)"/>
      <w:lvlJc w:val="left"/>
      <w:pPr>
        <w:ind w:left="2610" w:hanging="360"/>
      </w:pPr>
    </w:lvl>
    <w:lvl w:ilvl="1" w:tplc="04090019" w:tentative="1">
      <w:start w:val="1"/>
      <w:numFmt w:val="lowerLetter"/>
      <w:lvlText w:val="%2."/>
      <w:lvlJc w:val="left"/>
      <w:pPr>
        <w:ind w:left="3330" w:hanging="360"/>
      </w:pPr>
    </w:lvl>
    <w:lvl w:ilvl="2" w:tplc="0409001B" w:tentative="1">
      <w:start w:val="1"/>
      <w:numFmt w:val="lowerRoman"/>
      <w:lvlText w:val="%3."/>
      <w:lvlJc w:val="right"/>
      <w:pPr>
        <w:ind w:left="4050" w:hanging="180"/>
      </w:pPr>
    </w:lvl>
    <w:lvl w:ilvl="3" w:tplc="0409000F" w:tentative="1">
      <w:start w:val="1"/>
      <w:numFmt w:val="decimal"/>
      <w:lvlText w:val="%4."/>
      <w:lvlJc w:val="left"/>
      <w:pPr>
        <w:ind w:left="4770" w:hanging="360"/>
      </w:pPr>
    </w:lvl>
    <w:lvl w:ilvl="4" w:tplc="04090019" w:tentative="1">
      <w:start w:val="1"/>
      <w:numFmt w:val="lowerLetter"/>
      <w:lvlText w:val="%5."/>
      <w:lvlJc w:val="left"/>
      <w:pPr>
        <w:ind w:left="5490" w:hanging="360"/>
      </w:pPr>
    </w:lvl>
    <w:lvl w:ilvl="5" w:tplc="0409001B" w:tentative="1">
      <w:start w:val="1"/>
      <w:numFmt w:val="lowerRoman"/>
      <w:lvlText w:val="%6."/>
      <w:lvlJc w:val="right"/>
      <w:pPr>
        <w:ind w:left="6210" w:hanging="180"/>
      </w:pPr>
    </w:lvl>
    <w:lvl w:ilvl="6" w:tplc="0409000F" w:tentative="1">
      <w:start w:val="1"/>
      <w:numFmt w:val="decimal"/>
      <w:lvlText w:val="%7."/>
      <w:lvlJc w:val="left"/>
      <w:pPr>
        <w:ind w:left="6930" w:hanging="360"/>
      </w:pPr>
    </w:lvl>
    <w:lvl w:ilvl="7" w:tplc="04090019" w:tentative="1">
      <w:start w:val="1"/>
      <w:numFmt w:val="lowerLetter"/>
      <w:lvlText w:val="%8."/>
      <w:lvlJc w:val="left"/>
      <w:pPr>
        <w:ind w:left="7650" w:hanging="360"/>
      </w:pPr>
    </w:lvl>
    <w:lvl w:ilvl="8" w:tplc="0409001B" w:tentative="1">
      <w:start w:val="1"/>
      <w:numFmt w:val="lowerRoman"/>
      <w:lvlText w:val="%9."/>
      <w:lvlJc w:val="right"/>
      <w:pPr>
        <w:ind w:left="8370" w:hanging="180"/>
      </w:pPr>
    </w:lvl>
  </w:abstractNum>
  <w:abstractNum w:abstractNumId="92">
    <w:nsid w:val="7F9B2CD7"/>
    <w:multiLevelType w:val="hybridMultilevel"/>
    <w:tmpl w:val="4F8AF23C"/>
    <w:lvl w:ilvl="0" w:tplc="7550F782">
      <w:start w:val="1"/>
      <w:numFmt w:val="decimal"/>
      <w:lvlText w:val="%1)"/>
      <w:lvlJc w:val="left"/>
      <w:pPr>
        <w:ind w:left="180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73"/>
  </w:num>
  <w:num w:numId="2">
    <w:abstractNumId w:val="71"/>
  </w:num>
  <w:num w:numId="3">
    <w:abstractNumId w:val="5"/>
  </w:num>
  <w:num w:numId="4">
    <w:abstractNumId w:val="79"/>
  </w:num>
  <w:num w:numId="5">
    <w:abstractNumId w:val="83"/>
  </w:num>
  <w:num w:numId="6">
    <w:abstractNumId w:val="48"/>
  </w:num>
  <w:num w:numId="7">
    <w:abstractNumId w:val="42"/>
  </w:num>
  <w:num w:numId="8">
    <w:abstractNumId w:val="62"/>
  </w:num>
  <w:num w:numId="9">
    <w:abstractNumId w:val="84"/>
  </w:num>
  <w:num w:numId="10">
    <w:abstractNumId w:val="50"/>
  </w:num>
  <w:num w:numId="11">
    <w:abstractNumId w:val="41"/>
  </w:num>
  <w:num w:numId="12">
    <w:abstractNumId w:val="85"/>
  </w:num>
  <w:num w:numId="13">
    <w:abstractNumId w:val="63"/>
  </w:num>
  <w:num w:numId="14">
    <w:abstractNumId w:val="46"/>
  </w:num>
  <w:num w:numId="15">
    <w:abstractNumId w:val="70"/>
  </w:num>
  <w:num w:numId="16">
    <w:abstractNumId w:val="44"/>
  </w:num>
  <w:num w:numId="17">
    <w:abstractNumId w:val="2"/>
  </w:num>
  <w:num w:numId="18">
    <w:abstractNumId w:val="35"/>
  </w:num>
  <w:num w:numId="19">
    <w:abstractNumId w:val="1"/>
  </w:num>
  <w:num w:numId="20">
    <w:abstractNumId w:val="77"/>
  </w:num>
  <w:num w:numId="21">
    <w:abstractNumId w:val="53"/>
  </w:num>
  <w:num w:numId="22">
    <w:abstractNumId w:val="14"/>
  </w:num>
  <w:num w:numId="23">
    <w:abstractNumId w:val="0"/>
  </w:num>
  <w:num w:numId="24">
    <w:abstractNumId w:val="89"/>
  </w:num>
  <w:num w:numId="25">
    <w:abstractNumId w:val="40"/>
  </w:num>
  <w:num w:numId="26">
    <w:abstractNumId w:val="75"/>
  </w:num>
  <w:num w:numId="27">
    <w:abstractNumId w:val="11"/>
  </w:num>
  <w:num w:numId="28">
    <w:abstractNumId w:val="9"/>
  </w:num>
  <w:num w:numId="29">
    <w:abstractNumId w:val="87"/>
  </w:num>
  <w:num w:numId="30">
    <w:abstractNumId w:val="32"/>
  </w:num>
  <w:num w:numId="31">
    <w:abstractNumId w:val="39"/>
  </w:num>
  <w:num w:numId="32">
    <w:abstractNumId w:val="45"/>
  </w:num>
  <w:num w:numId="33">
    <w:abstractNumId w:val="59"/>
  </w:num>
  <w:num w:numId="34">
    <w:abstractNumId w:val="80"/>
  </w:num>
  <w:num w:numId="35">
    <w:abstractNumId w:val="7"/>
  </w:num>
  <w:num w:numId="36">
    <w:abstractNumId w:val="72"/>
  </w:num>
  <w:num w:numId="37">
    <w:abstractNumId w:val="58"/>
  </w:num>
  <w:num w:numId="38">
    <w:abstractNumId w:val="81"/>
  </w:num>
  <w:num w:numId="39">
    <w:abstractNumId w:val="64"/>
  </w:num>
  <w:num w:numId="40">
    <w:abstractNumId w:val="91"/>
  </w:num>
  <w:num w:numId="41">
    <w:abstractNumId w:val="13"/>
  </w:num>
  <w:num w:numId="42">
    <w:abstractNumId w:val="29"/>
  </w:num>
  <w:num w:numId="43">
    <w:abstractNumId w:val="34"/>
  </w:num>
  <w:num w:numId="44">
    <w:abstractNumId w:val="22"/>
  </w:num>
  <w:num w:numId="45">
    <w:abstractNumId w:val="19"/>
  </w:num>
  <w:num w:numId="46">
    <w:abstractNumId w:val="8"/>
  </w:num>
  <w:num w:numId="47">
    <w:abstractNumId w:val="47"/>
  </w:num>
  <w:num w:numId="48">
    <w:abstractNumId w:val="28"/>
  </w:num>
  <w:num w:numId="49">
    <w:abstractNumId w:val="30"/>
  </w:num>
  <w:num w:numId="50">
    <w:abstractNumId w:val="69"/>
  </w:num>
  <w:num w:numId="51">
    <w:abstractNumId w:val="33"/>
  </w:num>
  <w:num w:numId="52">
    <w:abstractNumId w:val="6"/>
  </w:num>
  <w:num w:numId="53">
    <w:abstractNumId w:val="36"/>
  </w:num>
  <w:num w:numId="54">
    <w:abstractNumId w:val="3"/>
  </w:num>
  <w:num w:numId="55">
    <w:abstractNumId w:val="88"/>
  </w:num>
  <w:num w:numId="56">
    <w:abstractNumId w:val="38"/>
  </w:num>
  <w:num w:numId="57">
    <w:abstractNumId w:val="74"/>
  </w:num>
  <w:num w:numId="58">
    <w:abstractNumId w:val="25"/>
  </w:num>
  <w:num w:numId="59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0">
    <w:abstractNumId w:val="12"/>
  </w:num>
  <w:num w:numId="61">
    <w:abstractNumId w:val="52"/>
  </w:num>
  <w:num w:numId="62">
    <w:abstractNumId w:val="92"/>
  </w:num>
  <w:num w:numId="63">
    <w:abstractNumId w:val="27"/>
  </w:num>
  <w:num w:numId="64">
    <w:abstractNumId w:val="20"/>
  </w:num>
  <w:num w:numId="65">
    <w:abstractNumId w:val="78"/>
  </w:num>
  <w:num w:numId="66">
    <w:abstractNumId w:val="23"/>
  </w:num>
  <w:num w:numId="67">
    <w:abstractNumId w:val="31"/>
  </w:num>
  <w:num w:numId="68">
    <w:abstractNumId w:val="49"/>
  </w:num>
  <w:num w:numId="69">
    <w:abstractNumId w:val="68"/>
  </w:num>
  <w:num w:numId="70">
    <w:abstractNumId w:val="57"/>
  </w:num>
  <w:num w:numId="71">
    <w:abstractNumId w:val="56"/>
  </w:num>
  <w:num w:numId="72">
    <w:abstractNumId w:val="4"/>
  </w:num>
  <w:num w:numId="73">
    <w:abstractNumId w:val="65"/>
  </w:num>
  <w:num w:numId="74">
    <w:abstractNumId w:val="76"/>
  </w:num>
  <w:num w:numId="75">
    <w:abstractNumId w:val="67"/>
  </w:num>
  <w:num w:numId="76">
    <w:abstractNumId w:val="55"/>
  </w:num>
  <w:num w:numId="77">
    <w:abstractNumId w:val="43"/>
  </w:num>
  <w:num w:numId="78">
    <w:abstractNumId w:val="26"/>
  </w:num>
  <w:num w:numId="79">
    <w:abstractNumId w:val="24"/>
  </w:num>
  <w:num w:numId="80">
    <w:abstractNumId w:val="54"/>
  </w:num>
  <w:num w:numId="81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2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3">
    <w:abstractNumId w:val="15"/>
  </w:num>
  <w:num w:numId="84">
    <w:abstractNumId w:val="90"/>
  </w:num>
  <w:num w:numId="85">
    <w:abstractNumId w:val="60"/>
  </w:num>
  <w:num w:numId="86">
    <w:abstractNumId w:val="37"/>
  </w:num>
  <w:num w:numId="87">
    <w:abstractNumId w:val="86"/>
  </w:num>
  <w:num w:numId="88">
    <w:abstractNumId w:val="21"/>
  </w:num>
  <w:num w:numId="89">
    <w:abstractNumId w:val="66"/>
  </w:num>
  <w:num w:numId="90">
    <w:abstractNumId w:val="61"/>
  </w:num>
  <w:num w:numId="91">
    <w:abstractNumId w:val="82"/>
  </w:num>
  <w:num w:numId="92">
    <w:abstractNumId w:val="51"/>
  </w:num>
  <w:num w:numId="93">
    <w:abstractNumId w:val="17"/>
  </w:num>
  <w:num w:numId="94">
    <w:abstractNumId w:val="18"/>
  </w:num>
  <w:num w:numId="95">
    <w:abstractNumId w:val="16"/>
  </w:num>
  <w:numIdMacAtCleanup w:val="9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E77CD"/>
    <w:rsid w:val="00000796"/>
    <w:rsid w:val="00010EB1"/>
    <w:rsid w:val="0001557C"/>
    <w:rsid w:val="000211E6"/>
    <w:rsid w:val="00021CBE"/>
    <w:rsid w:val="0002398D"/>
    <w:rsid w:val="00025094"/>
    <w:rsid w:val="000259EF"/>
    <w:rsid w:val="00026909"/>
    <w:rsid w:val="00027C0B"/>
    <w:rsid w:val="00041EA1"/>
    <w:rsid w:val="00042511"/>
    <w:rsid w:val="000507F7"/>
    <w:rsid w:val="00050A28"/>
    <w:rsid w:val="00051866"/>
    <w:rsid w:val="0006033F"/>
    <w:rsid w:val="00065AEE"/>
    <w:rsid w:val="00066C05"/>
    <w:rsid w:val="00074130"/>
    <w:rsid w:val="000824A3"/>
    <w:rsid w:val="00083C42"/>
    <w:rsid w:val="0008466F"/>
    <w:rsid w:val="00085114"/>
    <w:rsid w:val="00086FFF"/>
    <w:rsid w:val="00090000"/>
    <w:rsid w:val="00090F68"/>
    <w:rsid w:val="00091FF0"/>
    <w:rsid w:val="000920D6"/>
    <w:rsid w:val="0009286D"/>
    <w:rsid w:val="00092B9B"/>
    <w:rsid w:val="000946BC"/>
    <w:rsid w:val="000A0FDC"/>
    <w:rsid w:val="000A3677"/>
    <w:rsid w:val="000A470D"/>
    <w:rsid w:val="000A487C"/>
    <w:rsid w:val="000A5B6C"/>
    <w:rsid w:val="000A62E0"/>
    <w:rsid w:val="000B59BB"/>
    <w:rsid w:val="000B76A0"/>
    <w:rsid w:val="000B7E4F"/>
    <w:rsid w:val="000C1D31"/>
    <w:rsid w:val="000D3287"/>
    <w:rsid w:val="000D7984"/>
    <w:rsid w:val="000E21A4"/>
    <w:rsid w:val="000E2E24"/>
    <w:rsid w:val="000E38CD"/>
    <w:rsid w:val="000E5516"/>
    <w:rsid w:val="000E7261"/>
    <w:rsid w:val="000E7BC4"/>
    <w:rsid w:val="000F14B9"/>
    <w:rsid w:val="000F22AA"/>
    <w:rsid w:val="00101DE2"/>
    <w:rsid w:val="001021A7"/>
    <w:rsid w:val="00103A20"/>
    <w:rsid w:val="00104D85"/>
    <w:rsid w:val="00107D60"/>
    <w:rsid w:val="00114AD7"/>
    <w:rsid w:val="00115EAC"/>
    <w:rsid w:val="00116275"/>
    <w:rsid w:val="00117B3D"/>
    <w:rsid w:val="00120B5E"/>
    <w:rsid w:val="001308B7"/>
    <w:rsid w:val="00133BD6"/>
    <w:rsid w:val="00133CBA"/>
    <w:rsid w:val="001361E9"/>
    <w:rsid w:val="001424BF"/>
    <w:rsid w:val="00144D67"/>
    <w:rsid w:val="00150DC5"/>
    <w:rsid w:val="0015238B"/>
    <w:rsid w:val="00155854"/>
    <w:rsid w:val="0015617D"/>
    <w:rsid w:val="00156C60"/>
    <w:rsid w:val="00157636"/>
    <w:rsid w:val="00160664"/>
    <w:rsid w:val="0016369E"/>
    <w:rsid w:val="001702DA"/>
    <w:rsid w:val="00171731"/>
    <w:rsid w:val="00172BF2"/>
    <w:rsid w:val="00175105"/>
    <w:rsid w:val="001A0A5E"/>
    <w:rsid w:val="001A4589"/>
    <w:rsid w:val="001A6567"/>
    <w:rsid w:val="001A6DDF"/>
    <w:rsid w:val="001B1507"/>
    <w:rsid w:val="001B1BDB"/>
    <w:rsid w:val="001B23F6"/>
    <w:rsid w:val="001B2564"/>
    <w:rsid w:val="001B6AC2"/>
    <w:rsid w:val="001B76B8"/>
    <w:rsid w:val="001C5907"/>
    <w:rsid w:val="001C70C9"/>
    <w:rsid w:val="001C7A08"/>
    <w:rsid w:val="001D672A"/>
    <w:rsid w:val="001D7FF6"/>
    <w:rsid w:val="001E091A"/>
    <w:rsid w:val="001E2EBA"/>
    <w:rsid w:val="001E5019"/>
    <w:rsid w:val="001F4C4F"/>
    <w:rsid w:val="00200067"/>
    <w:rsid w:val="00200D0C"/>
    <w:rsid w:val="00207AA3"/>
    <w:rsid w:val="00213837"/>
    <w:rsid w:val="00214AB7"/>
    <w:rsid w:val="00216E35"/>
    <w:rsid w:val="002179F1"/>
    <w:rsid w:val="002202A0"/>
    <w:rsid w:val="002260CC"/>
    <w:rsid w:val="00231291"/>
    <w:rsid w:val="00233032"/>
    <w:rsid w:val="0024025C"/>
    <w:rsid w:val="0024297A"/>
    <w:rsid w:val="00245EF5"/>
    <w:rsid w:val="0024656C"/>
    <w:rsid w:val="0024696B"/>
    <w:rsid w:val="002509F7"/>
    <w:rsid w:val="00250E5B"/>
    <w:rsid w:val="0026252D"/>
    <w:rsid w:val="002641FD"/>
    <w:rsid w:val="00267068"/>
    <w:rsid w:val="00270325"/>
    <w:rsid w:val="00271322"/>
    <w:rsid w:val="00280C40"/>
    <w:rsid w:val="00282204"/>
    <w:rsid w:val="00285F74"/>
    <w:rsid w:val="00286037"/>
    <w:rsid w:val="002863D3"/>
    <w:rsid w:val="00287BBF"/>
    <w:rsid w:val="00290F84"/>
    <w:rsid w:val="0029216B"/>
    <w:rsid w:val="00295A0A"/>
    <w:rsid w:val="002968FD"/>
    <w:rsid w:val="00296A01"/>
    <w:rsid w:val="002A402F"/>
    <w:rsid w:val="002A5413"/>
    <w:rsid w:val="002B09AE"/>
    <w:rsid w:val="002B0E0E"/>
    <w:rsid w:val="002B5CF8"/>
    <w:rsid w:val="002C3BC3"/>
    <w:rsid w:val="002C6B6C"/>
    <w:rsid w:val="002C78EB"/>
    <w:rsid w:val="002D0E13"/>
    <w:rsid w:val="002D10BF"/>
    <w:rsid w:val="002D250C"/>
    <w:rsid w:val="002D7AB3"/>
    <w:rsid w:val="002E268D"/>
    <w:rsid w:val="002E379C"/>
    <w:rsid w:val="002E7E29"/>
    <w:rsid w:val="00301134"/>
    <w:rsid w:val="00304E28"/>
    <w:rsid w:val="00305E20"/>
    <w:rsid w:val="003169B1"/>
    <w:rsid w:val="00322733"/>
    <w:rsid w:val="00323EEE"/>
    <w:rsid w:val="003276B7"/>
    <w:rsid w:val="00342325"/>
    <w:rsid w:val="003447F0"/>
    <w:rsid w:val="00346B99"/>
    <w:rsid w:val="00347674"/>
    <w:rsid w:val="00352FB2"/>
    <w:rsid w:val="00353235"/>
    <w:rsid w:val="00354511"/>
    <w:rsid w:val="0036056A"/>
    <w:rsid w:val="00371F53"/>
    <w:rsid w:val="0037201F"/>
    <w:rsid w:val="003828E5"/>
    <w:rsid w:val="00384E3A"/>
    <w:rsid w:val="00384FA6"/>
    <w:rsid w:val="00385DD3"/>
    <w:rsid w:val="00385F01"/>
    <w:rsid w:val="003943DC"/>
    <w:rsid w:val="00395CA9"/>
    <w:rsid w:val="003A1B78"/>
    <w:rsid w:val="003A216C"/>
    <w:rsid w:val="003A319F"/>
    <w:rsid w:val="003A47FF"/>
    <w:rsid w:val="003A77B1"/>
    <w:rsid w:val="003A7DAA"/>
    <w:rsid w:val="003B0561"/>
    <w:rsid w:val="003B6346"/>
    <w:rsid w:val="003B754D"/>
    <w:rsid w:val="003C5DF9"/>
    <w:rsid w:val="003C7612"/>
    <w:rsid w:val="003C7706"/>
    <w:rsid w:val="003C7A65"/>
    <w:rsid w:val="003D42C9"/>
    <w:rsid w:val="003D62B0"/>
    <w:rsid w:val="003E1B8B"/>
    <w:rsid w:val="003F2CE1"/>
    <w:rsid w:val="00403370"/>
    <w:rsid w:val="004078D4"/>
    <w:rsid w:val="00413503"/>
    <w:rsid w:val="00413D91"/>
    <w:rsid w:val="00414FC9"/>
    <w:rsid w:val="004213D8"/>
    <w:rsid w:val="00437FAB"/>
    <w:rsid w:val="004419FD"/>
    <w:rsid w:val="00443D8E"/>
    <w:rsid w:val="0044466A"/>
    <w:rsid w:val="0044692E"/>
    <w:rsid w:val="00455C32"/>
    <w:rsid w:val="004627F2"/>
    <w:rsid w:val="00463D5A"/>
    <w:rsid w:val="0046608D"/>
    <w:rsid w:val="004735E1"/>
    <w:rsid w:val="00476150"/>
    <w:rsid w:val="004775A8"/>
    <w:rsid w:val="004806EF"/>
    <w:rsid w:val="00480FA4"/>
    <w:rsid w:val="00481035"/>
    <w:rsid w:val="00483F49"/>
    <w:rsid w:val="004850CF"/>
    <w:rsid w:val="00487849"/>
    <w:rsid w:val="004A013D"/>
    <w:rsid w:val="004A060F"/>
    <w:rsid w:val="004A521F"/>
    <w:rsid w:val="004A7FF9"/>
    <w:rsid w:val="004B0D22"/>
    <w:rsid w:val="004B2396"/>
    <w:rsid w:val="004B4EEE"/>
    <w:rsid w:val="004B66BB"/>
    <w:rsid w:val="004C0FA4"/>
    <w:rsid w:val="004C415F"/>
    <w:rsid w:val="004C6C77"/>
    <w:rsid w:val="004D45B9"/>
    <w:rsid w:val="004D6639"/>
    <w:rsid w:val="004D7EDE"/>
    <w:rsid w:val="004E0216"/>
    <w:rsid w:val="004E12E3"/>
    <w:rsid w:val="004E33CD"/>
    <w:rsid w:val="004E353C"/>
    <w:rsid w:val="004E4EE7"/>
    <w:rsid w:val="004E4FB1"/>
    <w:rsid w:val="004E5415"/>
    <w:rsid w:val="004E5522"/>
    <w:rsid w:val="004E6904"/>
    <w:rsid w:val="004F1312"/>
    <w:rsid w:val="004F591F"/>
    <w:rsid w:val="005016B3"/>
    <w:rsid w:val="00501E58"/>
    <w:rsid w:val="00501E65"/>
    <w:rsid w:val="00502B04"/>
    <w:rsid w:val="00503F67"/>
    <w:rsid w:val="00505B8F"/>
    <w:rsid w:val="005073DB"/>
    <w:rsid w:val="005106BA"/>
    <w:rsid w:val="0051755B"/>
    <w:rsid w:val="00520EDC"/>
    <w:rsid w:val="00524076"/>
    <w:rsid w:val="0052781F"/>
    <w:rsid w:val="00537506"/>
    <w:rsid w:val="005403C8"/>
    <w:rsid w:val="005403EB"/>
    <w:rsid w:val="00542EB5"/>
    <w:rsid w:val="0054407B"/>
    <w:rsid w:val="00544CFC"/>
    <w:rsid w:val="00547E06"/>
    <w:rsid w:val="0055495C"/>
    <w:rsid w:val="005622B6"/>
    <w:rsid w:val="00572373"/>
    <w:rsid w:val="00572FC4"/>
    <w:rsid w:val="00574D7F"/>
    <w:rsid w:val="00583271"/>
    <w:rsid w:val="005877DB"/>
    <w:rsid w:val="00591785"/>
    <w:rsid w:val="0059632E"/>
    <w:rsid w:val="00596B07"/>
    <w:rsid w:val="005A14CD"/>
    <w:rsid w:val="005A2C0D"/>
    <w:rsid w:val="005A4BD7"/>
    <w:rsid w:val="005B0822"/>
    <w:rsid w:val="005B538E"/>
    <w:rsid w:val="005C3CF5"/>
    <w:rsid w:val="005C47F2"/>
    <w:rsid w:val="005C657F"/>
    <w:rsid w:val="005C751F"/>
    <w:rsid w:val="005D09C8"/>
    <w:rsid w:val="005E1480"/>
    <w:rsid w:val="005F64A8"/>
    <w:rsid w:val="0060020C"/>
    <w:rsid w:val="00600285"/>
    <w:rsid w:val="006016AE"/>
    <w:rsid w:val="00601C42"/>
    <w:rsid w:val="00602FCE"/>
    <w:rsid w:val="00605093"/>
    <w:rsid w:val="00605FBD"/>
    <w:rsid w:val="00606A55"/>
    <w:rsid w:val="00612C65"/>
    <w:rsid w:val="006138E5"/>
    <w:rsid w:val="0061483C"/>
    <w:rsid w:val="00616D82"/>
    <w:rsid w:val="00626631"/>
    <w:rsid w:val="00626E34"/>
    <w:rsid w:val="00627BF4"/>
    <w:rsid w:val="0063218E"/>
    <w:rsid w:val="0063414D"/>
    <w:rsid w:val="00636D36"/>
    <w:rsid w:val="00643A14"/>
    <w:rsid w:val="006475F0"/>
    <w:rsid w:val="00656B24"/>
    <w:rsid w:val="006570A0"/>
    <w:rsid w:val="006617D6"/>
    <w:rsid w:val="006653DF"/>
    <w:rsid w:val="00665FA3"/>
    <w:rsid w:val="00673E3A"/>
    <w:rsid w:val="00676BD6"/>
    <w:rsid w:val="00680017"/>
    <w:rsid w:val="00681046"/>
    <w:rsid w:val="006916CD"/>
    <w:rsid w:val="006947BD"/>
    <w:rsid w:val="006A4B6A"/>
    <w:rsid w:val="006A4C3E"/>
    <w:rsid w:val="006A5658"/>
    <w:rsid w:val="006A7A45"/>
    <w:rsid w:val="006B39D4"/>
    <w:rsid w:val="006B55A4"/>
    <w:rsid w:val="006C1A1F"/>
    <w:rsid w:val="006D0C75"/>
    <w:rsid w:val="006D208C"/>
    <w:rsid w:val="006D72EB"/>
    <w:rsid w:val="006E364B"/>
    <w:rsid w:val="006E40A2"/>
    <w:rsid w:val="006E5723"/>
    <w:rsid w:val="006E72D6"/>
    <w:rsid w:val="006E74EA"/>
    <w:rsid w:val="006F06AC"/>
    <w:rsid w:val="006F1727"/>
    <w:rsid w:val="006F2DE5"/>
    <w:rsid w:val="006F329B"/>
    <w:rsid w:val="006F44F7"/>
    <w:rsid w:val="00701443"/>
    <w:rsid w:val="00704E54"/>
    <w:rsid w:val="00710073"/>
    <w:rsid w:val="0071691D"/>
    <w:rsid w:val="00716DC6"/>
    <w:rsid w:val="00720874"/>
    <w:rsid w:val="007273B7"/>
    <w:rsid w:val="00730E0C"/>
    <w:rsid w:val="00731DD2"/>
    <w:rsid w:val="00734EF8"/>
    <w:rsid w:val="00741BE3"/>
    <w:rsid w:val="00743F58"/>
    <w:rsid w:val="0074761F"/>
    <w:rsid w:val="00752E3E"/>
    <w:rsid w:val="007704FD"/>
    <w:rsid w:val="0077261E"/>
    <w:rsid w:val="007743F7"/>
    <w:rsid w:val="007755C4"/>
    <w:rsid w:val="00776344"/>
    <w:rsid w:val="00781CE8"/>
    <w:rsid w:val="00781EB0"/>
    <w:rsid w:val="00790940"/>
    <w:rsid w:val="00792853"/>
    <w:rsid w:val="00792D7F"/>
    <w:rsid w:val="00793264"/>
    <w:rsid w:val="00797A04"/>
    <w:rsid w:val="007A592B"/>
    <w:rsid w:val="007A719F"/>
    <w:rsid w:val="007B2323"/>
    <w:rsid w:val="007B75AD"/>
    <w:rsid w:val="007B7655"/>
    <w:rsid w:val="007C08BB"/>
    <w:rsid w:val="007C1C5C"/>
    <w:rsid w:val="007C3C2C"/>
    <w:rsid w:val="007D04B1"/>
    <w:rsid w:val="007D47E1"/>
    <w:rsid w:val="007F548F"/>
    <w:rsid w:val="008013B7"/>
    <w:rsid w:val="00804C39"/>
    <w:rsid w:val="0080645D"/>
    <w:rsid w:val="008065A1"/>
    <w:rsid w:val="00810AF3"/>
    <w:rsid w:val="008134E4"/>
    <w:rsid w:val="00813AB7"/>
    <w:rsid w:val="00815F2E"/>
    <w:rsid w:val="008176FE"/>
    <w:rsid w:val="0082210A"/>
    <w:rsid w:val="00825DDC"/>
    <w:rsid w:val="00834A9D"/>
    <w:rsid w:val="00834F2A"/>
    <w:rsid w:val="00836A90"/>
    <w:rsid w:val="008407B1"/>
    <w:rsid w:val="00841F53"/>
    <w:rsid w:val="00842C29"/>
    <w:rsid w:val="008457C4"/>
    <w:rsid w:val="00860E0D"/>
    <w:rsid w:val="0086288E"/>
    <w:rsid w:val="00863358"/>
    <w:rsid w:val="0087145F"/>
    <w:rsid w:val="00876257"/>
    <w:rsid w:val="008764D7"/>
    <w:rsid w:val="0087734B"/>
    <w:rsid w:val="00877C5E"/>
    <w:rsid w:val="00880E7C"/>
    <w:rsid w:val="00881E21"/>
    <w:rsid w:val="00882195"/>
    <w:rsid w:val="0088632A"/>
    <w:rsid w:val="0089686A"/>
    <w:rsid w:val="008A1544"/>
    <w:rsid w:val="008A510A"/>
    <w:rsid w:val="008B0B10"/>
    <w:rsid w:val="008C407C"/>
    <w:rsid w:val="008C6300"/>
    <w:rsid w:val="008C6C63"/>
    <w:rsid w:val="008C7A94"/>
    <w:rsid w:val="008D0651"/>
    <w:rsid w:val="008D2A7E"/>
    <w:rsid w:val="008D3D79"/>
    <w:rsid w:val="008D4ED0"/>
    <w:rsid w:val="008E02F2"/>
    <w:rsid w:val="008E0E93"/>
    <w:rsid w:val="008E38F8"/>
    <w:rsid w:val="008F5480"/>
    <w:rsid w:val="008F7594"/>
    <w:rsid w:val="008F77ED"/>
    <w:rsid w:val="0090111E"/>
    <w:rsid w:val="00905824"/>
    <w:rsid w:val="00905CE8"/>
    <w:rsid w:val="00906DCF"/>
    <w:rsid w:val="00907396"/>
    <w:rsid w:val="009107B6"/>
    <w:rsid w:val="00910AD6"/>
    <w:rsid w:val="00910AEA"/>
    <w:rsid w:val="00912643"/>
    <w:rsid w:val="00914F34"/>
    <w:rsid w:val="009167C4"/>
    <w:rsid w:val="009175E5"/>
    <w:rsid w:val="00923645"/>
    <w:rsid w:val="00936F93"/>
    <w:rsid w:val="0093771F"/>
    <w:rsid w:val="00943905"/>
    <w:rsid w:val="00946EBD"/>
    <w:rsid w:val="00950195"/>
    <w:rsid w:val="00950A5D"/>
    <w:rsid w:val="00950D7E"/>
    <w:rsid w:val="00953FB8"/>
    <w:rsid w:val="009549B5"/>
    <w:rsid w:val="00956510"/>
    <w:rsid w:val="00957C5C"/>
    <w:rsid w:val="009610A5"/>
    <w:rsid w:val="00976C15"/>
    <w:rsid w:val="009848EC"/>
    <w:rsid w:val="009849D1"/>
    <w:rsid w:val="009865E4"/>
    <w:rsid w:val="00986A02"/>
    <w:rsid w:val="00987010"/>
    <w:rsid w:val="00990874"/>
    <w:rsid w:val="00991B3D"/>
    <w:rsid w:val="00992214"/>
    <w:rsid w:val="00992480"/>
    <w:rsid w:val="00995788"/>
    <w:rsid w:val="00997CAE"/>
    <w:rsid w:val="009A2F19"/>
    <w:rsid w:val="009A5812"/>
    <w:rsid w:val="009A6C90"/>
    <w:rsid w:val="009A74E7"/>
    <w:rsid w:val="009B25C2"/>
    <w:rsid w:val="009C51FC"/>
    <w:rsid w:val="009C6639"/>
    <w:rsid w:val="009D080D"/>
    <w:rsid w:val="009D2A0E"/>
    <w:rsid w:val="009E77CD"/>
    <w:rsid w:val="009F1950"/>
    <w:rsid w:val="009F4AEB"/>
    <w:rsid w:val="009F7465"/>
    <w:rsid w:val="009F755A"/>
    <w:rsid w:val="00A03D16"/>
    <w:rsid w:val="00A0684F"/>
    <w:rsid w:val="00A1083A"/>
    <w:rsid w:val="00A1751B"/>
    <w:rsid w:val="00A21580"/>
    <w:rsid w:val="00A23980"/>
    <w:rsid w:val="00A33B73"/>
    <w:rsid w:val="00A372D3"/>
    <w:rsid w:val="00A4199A"/>
    <w:rsid w:val="00A42F35"/>
    <w:rsid w:val="00A4635E"/>
    <w:rsid w:val="00A60DF2"/>
    <w:rsid w:val="00A62265"/>
    <w:rsid w:val="00A631DF"/>
    <w:rsid w:val="00A7065B"/>
    <w:rsid w:val="00A81126"/>
    <w:rsid w:val="00A861F6"/>
    <w:rsid w:val="00A9257D"/>
    <w:rsid w:val="00A92687"/>
    <w:rsid w:val="00A97814"/>
    <w:rsid w:val="00AA6489"/>
    <w:rsid w:val="00AB00D0"/>
    <w:rsid w:val="00AB0840"/>
    <w:rsid w:val="00AB25D3"/>
    <w:rsid w:val="00AB4053"/>
    <w:rsid w:val="00AB517E"/>
    <w:rsid w:val="00AB5628"/>
    <w:rsid w:val="00AC150D"/>
    <w:rsid w:val="00AC1AA6"/>
    <w:rsid w:val="00AC1FE3"/>
    <w:rsid w:val="00AC34CC"/>
    <w:rsid w:val="00AD2B08"/>
    <w:rsid w:val="00AD3185"/>
    <w:rsid w:val="00AD557D"/>
    <w:rsid w:val="00AD725D"/>
    <w:rsid w:val="00AE136B"/>
    <w:rsid w:val="00AE3B90"/>
    <w:rsid w:val="00AF23A7"/>
    <w:rsid w:val="00AF24B9"/>
    <w:rsid w:val="00AF2A2F"/>
    <w:rsid w:val="00AF5330"/>
    <w:rsid w:val="00AF6624"/>
    <w:rsid w:val="00AF6C34"/>
    <w:rsid w:val="00B01C2E"/>
    <w:rsid w:val="00B02B5A"/>
    <w:rsid w:val="00B04153"/>
    <w:rsid w:val="00B06DBB"/>
    <w:rsid w:val="00B1023E"/>
    <w:rsid w:val="00B10C96"/>
    <w:rsid w:val="00B124FE"/>
    <w:rsid w:val="00B16DB1"/>
    <w:rsid w:val="00B17476"/>
    <w:rsid w:val="00B17C11"/>
    <w:rsid w:val="00B21252"/>
    <w:rsid w:val="00B23419"/>
    <w:rsid w:val="00B24763"/>
    <w:rsid w:val="00B25C7B"/>
    <w:rsid w:val="00B25E51"/>
    <w:rsid w:val="00B31123"/>
    <w:rsid w:val="00B36878"/>
    <w:rsid w:val="00B45E3C"/>
    <w:rsid w:val="00B46F23"/>
    <w:rsid w:val="00B508F3"/>
    <w:rsid w:val="00B50D99"/>
    <w:rsid w:val="00B511AF"/>
    <w:rsid w:val="00B53835"/>
    <w:rsid w:val="00B566EA"/>
    <w:rsid w:val="00B57B5B"/>
    <w:rsid w:val="00B612D0"/>
    <w:rsid w:val="00B62D39"/>
    <w:rsid w:val="00B63E93"/>
    <w:rsid w:val="00B645DF"/>
    <w:rsid w:val="00B64FE0"/>
    <w:rsid w:val="00B67068"/>
    <w:rsid w:val="00B76C40"/>
    <w:rsid w:val="00B775BE"/>
    <w:rsid w:val="00B8300A"/>
    <w:rsid w:val="00B91440"/>
    <w:rsid w:val="00B94665"/>
    <w:rsid w:val="00B95088"/>
    <w:rsid w:val="00B97FE5"/>
    <w:rsid w:val="00BA00E9"/>
    <w:rsid w:val="00BA71B9"/>
    <w:rsid w:val="00BA74C9"/>
    <w:rsid w:val="00BB337F"/>
    <w:rsid w:val="00BB51CD"/>
    <w:rsid w:val="00BB68AD"/>
    <w:rsid w:val="00BC0E31"/>
    <w:rsid w:val="00BC1E11"/>
    <w:rsid w:val="00BC46BB"/>
    <w:rsid w:val="00BD0B71"/>
    <w:rsid w:val="00BD4DC7"/>
    <w:rsid w:val="00BE09B1"/>
    <w:rsid w:val="00BE2B2F"/>
    <w:rsid w:val="00BE7286"/>
    <w:rsid w:val="00BE753B"/>
    <w:rsid w:val="00BF2175"/>
    <w:rsid w:val="00BF34FD"/>
    <w:rsid w:val="00BF7CC9"/>
    <w:rsid w:val="00C025E3"/>
    <w:rsid w:val="00C06657"/>
    <w:rsid w:val="00C10917"/>
    <w:rsid w:val="00C25C95"/>
    <w:rsid w:val="00C26713"/>
    <w:rsid w:val="00C334A9"/>
    <w:rsid w:val="00C35003"/>
    <w:rsid w:val="00C35033"/>
    <w:rsid w:val="00C370C6"/>
    <w:rsid w:val="00C37F08"/>
    <w:rsid w:val="00C43C14"/>
    <w:rsid w:val="00C442E3"/>
    <w:rsid w:val="00C522F4"/>
    <w:rsid w:val="00C53B35"/>
    <w:rsid w:val="00C54565"/>
    <w:rsid w:val="00C54837"/>
    <w:rsid w:val="00C62AF3"/>
    <w:rsid w:val="00C6453A"/>
    <w:rsid w:val="00C64BA6"/>
    <w:rsid w:val="00C64FFB"/>
    <w:rsid w:val="00C66F02"/>
    <w:rsid w:val="00C706DD"/>
    <w:rsid w:val="00C7469E"/>
    <w:rsid w:val="00C76622"/>
    <w:rsid w:val="00C80189"/>
    <w:rsid w:val="00C815F4"/>
    <w:rsid w:val="00C824FB"/>
    <w:rsid w:val="00C86721"/>
    <w:rsid w:val="00C8681F"/>
    <w:rsid w:val="00C9097B"/>
    <w:rsid w:val="00C9204C"/>
    <w:rsid w:val="00C92243"/>
    <w:rsid w:val="00C92A0F"/>
    <w:rsid w:val="00C94EBE"/>
    <w:rsid w:val="00C978C5"/>
    <w:rsid w:val="00C97D55"/>
    <w:rsid w:val="00CA19D7"/>
    <w:rsid w:val="00CA4B4E"/>
    <w:rsid w:val="00CA50E5"/>
    <w:rsid w:val="00CA7E30"/>
    <w:rsid w:val="00CB02A6"/>
    <w:rsid w:val="00CB0EDC"/>
    <w:rsid w:val="00CB1D29"/>
    <w:rsid w:val="00CB4053"/>
    <w:rsid w:val="00CC17DB"/>
    <w:rsid w:val="00CC1906"/>
    <w:rsid w:val="00CC4ADF"/>
    <w:rsid w:val="00CD47E5"/>
    <w:rsid w:val="00CD5EA6"/>
    <w:rsid w:val="00CD603D"/>
    <w:rsid w:val="00CE2830"/>
    <w:rsid w:val="00CE29AF"/>
    <w:rsid w:val="00CE5700"/>
    <w:rsid w:val="00CF2DCC"/>
    <w:rsid w:val="00CF2F4A"/>
    <w:rsid w:val="00CF5F48"/>
    <w:rsid w:val="00CF72A4"/>
    <w:rsid w:val="00D00B60"/>
    <w:rsid w:val="00D02F19"/>
    <w:rsid w:val="00D06053"/>
    <w:rsid w:val="00D06C82"/>
    <w:rsid w:val="00D12714"/>
    <w:rsid w:val="00D14151"/>
    <w:rsid w:val="00D21D96"/>
    <w:rsid w:val="00D25DC2"/>
    <w:rsid w:val="00D268B7"/>
    <w:rsid w:val="00D27F1F"/>
    <w:rsid w:val="00D32A50"/>
    <w:rsid w:val="00D36DC6"/>
    <w:rsid w:val="00D37E15"/>
    <w:rsid w:val="00D411C1"/>
    <w:rsid w:val="00D42F71"/>
    <w:rsid w:val="00D433D5"/>
    <w:rsid w:val="00D528E2"/>
    <w:rsid w:val="00D61B67"/>
    <w:rsid w:val="00D679DF"/>
    <w:rsid w:val="00D73DAA"/>
    <w:rsid w:val="00D75CD4"/>
    <w:rsid w:val="00D76AC0"/>
    <w:rsid w:val="00D76FE1"/>
    <w:rsid w:val="00D801DD"/>
    <w:rsid w:val="00D80BB6"/>
    <w:rsid w:val="00D86745"/>
    <w:rsid w:val="00D9273C"/>
    <w:rsid w:val="00DA0908"/>
    <w:rsid w:val="00DA4EA6"/>
    <w:rsid w:val="00DB13EF"/>
    <w:rsid w:val="00DB2F2C"/>
    <w:rsid w:val="00DB31A3"/>
    <w:rsid w:val="00DB437B"/>
    <w:rsid w:val="00DB5BD9"/>
    <w:rsid w:val="00DB74C5"/>
    <w:rsid w:val="00DB7C51"/>
    <w:rsid w:val="00DC1F0A"/>
    <w:rsid w:val="00DC43CE"/>
    <w:rsid w:val="00DC53CC"/>
    <w:rsid w:val="00DC7476"/>
    <w:rsid w:val="00DD2C7E"/>
    <w:rsid w:val="00DD73AA"/>
    <w:rsid w:val="00DE2815"/>
    <w:rsid w:val="00DE6D41"/>
    <w:rsid w:val="00DF0D39"/>
    <w:rsid w:val="00DF4792"/>
    <w:rsid w:val="00DF573C"/>
    <w:rsid w:val="00E00958"/>
    <w:rsid w:val="00E0752B"/>
    <w:rsid w:val="00E1142F"/>
    <w:rsid w:val="00E1284A"/>
    <w:rsid w:val="00E134D9"/>
    <w:rsid w:val="00E20FC5"/>
    <w:rsid w:val="00E2631C"/>
    <w:rsid w:val="00E40A34"/>
    <w:rsid w:val="00E41A78"/>
    <w:rsid w:val="00E425D3"/>
    <w:rsid w:val="00E45042"/>
    <w:rsid w:val="00E47168"/>
    <w:rsid w:val="00E5230D"/>
    <w:rsid w:val="00E56768"/>
    <w:rsid w:val="00E6033E"/>
    <w:rsid w:val="00E61892"/>
    <w:rsid w:val="00E628D4"/>
    <w:rsid w:val="00E62FC6"/>
    <w:rsid w:val="00E6799F"/>
    <w:rsid w:val="00E701B2"/>
    <w:rsid w:val="00E75CFF"/>
    <w:rsid w:val="00E84DA6"/>
    <w:rsid w:val="00E874E0"/>
    <w:rsid w:val="00E953B5"/>
    <w:rsid w:val="00E9595A"/>
    <w:rsid w:val="00E95993"/>
    <w:rsid w:val="00E97EED"/>
    <w:rsid w:val="00EA4BB3"/>
    <w:rsid w:val="00EA4E7A"/>
    <w:rsid w:val="00EA73AC"/>
    <w:rsid w:val="00EB1A90"/>
    <w:rsid w:val="00EB25E7"/>
    <w:rsid w:val="00EB2671"/>
    <w:rsid w:val="00EC105B"/>
    <w:rsid w:val="00EC3CC1"/>
    <w:rsid w:val="00EC444D"/>
    <w:rsid w:val="00EC57D3"/>
    <w:rsid w:val="00ED4B5B"/>
    <w:rsid w:val="00ED6E35"/>
    <w:rsid w:val="00ED6F4F"/>
    <w:rsid w:val="00EE29C9"/>
    <w:rsid w:val="00EE33BD"/>
    <w:rsid w:val="00EE7FFC"/>
    <w:rsid w:val="00EF3809"/>
    <w:rsid w:val="00EF55D5"/>
    <w:rsid w:val="00EF6631"/>
    <w:rsid w:val="00EF6652"/>
    <w:rsid w:val="00F0142D"/>
    <w:rsid w:val="00F03955"/>
    <w:rsid w:val="00F06FEA"/>
    <w:rsid w:val="00F11974"/>
    <w:rsid w:val="00F1359E"/>
    <w:rsid w:val="00F13F14"/>
    <w:rsid w:val="00F13FAF"/>
    <w:rsid w:val="00F152C8"/>
    <w:rsid w:val="00F2400C"/>
    <w:rsid w:val="00F27B0F"/>
    <w:rsid w:val="00F30B5D"/>
    <w:rsid w:val="00F3175F"/>
    <w:rsid w:val="00F32F86"/>
    <w:rsid w:val="00F424DC"/>
    <w:rsid w:val="00F46111"/>
    <w:rsid w:val="00F47B39"/>
    <w:rsid w:val="00F50860"/>
    <w:rsid w:val="00F60062"/>
    <w:rsid w:val="00F7186C"/>
    <w:rsid w:val="00F733F8"/>
    <w:rsid w:val="00F75468"/>
    <w:rsid w:val="00F758FF"/>
    <w:rsid w:val="00F77609"/>
    <w:rsid w:val="00F851E5"/>
    <w:rsid w:val="00F91941"/>
    <w:rsid w:val="00F93B62"/>
    <w:rsid w:val="00F963E1"/>
    <w:rsid w:val="00F966E8"/>
    <w:rsid w:val="00FA644E"/>
    <w:rsid w:val="00FB371F"/>
    <w:rsid w:val="00FB39F7"/>
    <w:rsid w:val="00FB74AE"/>
    <w:rsid w:val="00FC026C"/>
    <w:rsid w:val="00FC238D"/>
    <w:rsid w:val="00FC74C0"/>
    <w:rsid w:val="00FC7CAA"/>
    <w:rsid w:val="00FD2A62"/>
    <w:rsid w:val="00FD3780"/>
    <w:rsid w:val="00FD392D"/>
    <w:rsid w:val="00FE1D3A"/>
    <w:rsid w:val="00FE1F36"/>
    <w:rsid w:val="00FE232D"/>
    <w:rsid w:val="00FE3793"/>
    <w:rsid w:val="00FE461C"/>
    <w:rsid w:val="00FF0E3B"/>
    <w:rsid w:val="00FF2306"/>
    <w:rsid w:val="00FF5B6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01222C5"/>
  <w15:docId w15:val="{B3EC6824-F5CC-4F02-8C68-180C326D5C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C3C2C"/>
  </w:style>
  <w:style w:type="paragraph" w:styleId="Heading1">
    <w:name w:val="heading 1"/>
    <w:basedOn w:val="Normal"/>
    <w:next w:val="Normal"/>
    <w:link w:val="Heading1Char"/>
    <w:uiPriority w:val="9"/>
    <w:qFormat/>
    <w:rsid w:val="00413D91"/>
    <w:pPr>
      <w:keepNext/>
      <w:keepLines/>
      <w:numPr>
        <w:numId w:val="3"/>
      </w:numPr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2204"/>
    <w:pPr>
      <w:keepNext/>
      <w:keepLines/>
      <w:numPr>
        <w:ilvl w:val="1"/>
        <w:numId w:val="3"/>
      </w:numPr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94665"/>
    <w:pPr>
      <w:keepNext/>
      <w:keepLines/>
      <w:numPr>
        <w:ilvl w:val="2"/>
        <w:numId w:val="3"/>
      </w:numPr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94665"/>
    <w:pPr>
      <w:keepNext/>
      <w:keepLines/>
      <w:numPr>
        <w:ilvl w:val="3"/>
        <w:numId w:val="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94665"/>
    <w:pPr>
      <w:keepNext/>
      <w:keepLines/>
      <w:numPr>
        <w:ilvl w:val="4"/>
        <w:numId w:val="3"/>
      </w:numPr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94665"/>
    <w:pPr>
      <w:keepNext/>
      <w:keepLines/>
      <w:numPr>
        <w:ilvl w:val="5"/>
        <w:numId w:val="3"/>
      </w:numPr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94665"/>
    <w:pPr>
      <w:keepNext/>
      <w:keepLines/>
      <w:numPr>
        <w:ilvl w:val="6"/>
        <w:numId w:val="3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94665"/>
    <w:pPr>
      <w:keepNext/>
      <w:keepLines/>
      <w:numPr>
        <w:ilvl w:val="7"/>
        <w:numId w:val="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94665"/>
    <w:pPr>
      <w:keepNext/>
      <w:keepLines/>
      <w:numPr>
        <w:ilvl w:val="8"/>
        <w:numId w:val="3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36D36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413D91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2C3BC3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C3BC3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2663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2663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663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663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663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663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6631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282204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DB7C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7C51"/>
  </w:style>
  <w:style w:type="paragraph" w:styleId="Footer">
    <w:name w:val="footer"/>
    <w:basedOn w:val="Normal"/>
    <w:link w:val="FooterChar"/>
    <w:uiPriority w:val="99"/>
    <w:unhideWhenUsed/>
    <w:rsid w:val="00DB7C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7C51"/>
  </w:style>
  <w:style w:type="character" w:customStyle="1" w:styleId="Heading3Char">
    <w:name w:val="Heading 3 Char"/>
    <w:basedOn w:val="DefaultParagraphFont"/>
    <w:link w:val="Heading3"/>
    <w:uiPriority w:val="9"/>
    <w:rsid w:val="00B94665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B94665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94665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94665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94665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9466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9466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unhideWhenUsed/>
    <w:qFormat/>
    <w:rsid w:val="009849D1"/>
    <w:pPr>
      <w:numPr>
        <w:numId w:val="0"/>
      </w:numPr>
      <w:spacing w:line="259" w:lineRule="auto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63218E"/>
    <w:pPr>
      <w:tabs>
        <w:tab w:val="right" w:leader="dot" w:pos="8777"/>
      </w:tabs>
      <w:spacing w:after="100"/>
    </w:pPr>
    <w:rPr>
      <w:rFonts w:ascii="Times New Roman" w:hAnsi="Times New Roman" w:cs="Times New Roman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8D4ED0"/>
    <w:pPr>
      <w:tabs>
        <w:tab w:val="left" w:pos="851"/>
        <w:tab w:val="right" w:leader="dot" w:pos="8777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D4ED0"/>
    <w:pPr>
      <w:tabs>
        <w:tab w:val="left" w:pos="851"/>
        <w:tab w:val="right" w:leader="dot" w:pos="8777"/>
      </w:tabs>
      <w:spacing w:after="100"/>
      <w:ind w:left="440"/>
    </w:pPr>
  </w:style>
  <w:style w:type="table" w:styleId="TableGrid">
    <w:name w:val="Table Grid"/>
    <w:basedOn w:val="TableNormal"/>
    <w:uiPriority w:val="59"/>
    <w:rsid w:val="00DD73A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59"/>
    <w:rsid w:val="00FC026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">
    <w:name w:val="Table Grid11"/>
    <w:basedOn w:val="TableNormal"/>
    <w:next w:val="TableGrid"/>
    <w:uiPriority w:val="59"/>
    <w:rsid w:val="00FC026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2509F7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509F7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0122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3532A3-3EC1-4CD8-B016-FD3AE38C55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82</Words>
  <Characters>2748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32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2</cp:revision>
  <cp:lastPrinted>2019-05-06T16:06:00Z</cp:lastPrinted>
  <dcterms:created xsi:type="dcterms:W3CDTF">2019-05-12T07:34:00Z</dcterms:created>
  <dcterms:modified xsi:type="dcterms:W3CDTF">2019-05-12T07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08519ea-fd85-3c80-9673-7f5718e626f9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